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FB69B7" w14:textId="2C44CCCF" w:rsidR="003B582A" w:rsidRPr="003A0CED" w:rsidRDefault="00653090" w:rsidP="003B582A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fldChar w:fldCharType="begin">
          <w:fldData xml:space="preserve">bnRyaWJ1dG9ycz48YXV0aC1hZGRyZXNzPkRlcGFydG1lbnQgb2YgRGVybWF0b2xvZ3ksIE1hc3Nh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</w:fldData>
        </w:fldChar>
      </w:r>
      <w:r>
        <w:rPr>
          <w:b/>
          <w:bCs/>
          <w:sz w:val="28"/>
          <w:szCs w:val="28"/>
        </w:rPr>
        <w:instrText xml:space="preserve"> ADDIN EN.CITE </w:instrText>
      </w:r>
      <w:r>
        <w:rPr>
          <w:b/>
          <w:bCs/>
          <w:sz w:val="28"/>
          <w:szCs w:val="28"/>
        </w:rPr>
        <w:fldChar w:fldCharType="begin">
          <w:fldData xml:space="preserve">PEVuZE5vdGU+PENpdGU+PEF1dGhvcj5BZm9uaW5hPC9BdXRob3I+PFllYXI+MjAxNjwvWWVhcj48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==
</w:fldData>
        </w:fldChar>
      </w:r>
      <w:r>
        <w:rPr>
          <w:b/>
          <w:bCs/>
          <w:sz w:val="28"/>
          <w:szCs w:val="28"/>
        </w:rPr>
        <w:instrText xml:space="preserve"> ADDIN EN.CITE.DATA </w:instrText>
      </w:r>
      <w:r>
        <w:rPr>
          <w:b/>
          <w:bCs/>
          <w:sz w:val="28"/>
          <w:szCs w:val="28"/>
        </w:rPr>
      </w:r>
      <w:r>
        <w:rPr>
          <w:b/>
          <w:bCs/>
          <w:sz w:val="28"/>
          <w:szCs w:val="28"/>
        </w:rPr>
        <w:fldChar w:fldCharType="end"/>
      </w:r>
      <w:r>
        <w:rPr>
          <w:b/>
          <w:bCs/>
          <w:sz w:val="28"/>
          <w:szCs w:val="28"/>
        </w:rPr>
        <w:fldChar w:fldCharType="begin">
          <w:fldData xml:space="preserve">PC9rZXl3b3JkPjxrZXl3b3JkPlBzb3JpYXRpYyBhcnRocml0aXM8L2tleXdvcmQ+PGtleXdvcmQ+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==
</w:fldData>
        </w:fldChar>
      </w:r>
      <w:r>
        <w:rPr>
          <w:b/>
          <w:bCs/>
          <w:sz w:val="28"/>
          <w:szCs w:val="28"/>
        </w:rPr>
        <w:instrText xml:space="preserve"> ADDIN EN.CITE.DATA </w:instrText>
      </w:r>
      <w:r>
        <w:rPr>
          <w:b/>
          <w:bCs/>
          <w:sz w:val="28"/>
          <w:szCs w:val="28"/>
        </w:rPr>
      </w:r>
      <w:r>
        <w:rPr>
          <w:b/>
          <w:bCs/>
          <w:sz w:val="28"/>
          <w:szCs w:val="28"/>
        </w:rPr>
        <w:fldChar w:fldCharType="end"/>
      </w:r>
      <w:r>
        <w:rPr>
          <w:b/>
          <w:bCs/>
          <w:sz w:val="28"/>
          <w:szCs w:val="28"/>
        </w:rPr>
        <w:fldChar w:fldCharType="begin">
          <w:fldData xml:space="preserve">L1llYXI+PFJlY051bT45NDwvUmVjTnVtPjxyZWNvcmQ+PHJlYy1udW1iZXI+OTQ8L3JlYy1udW1i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==
</w:fldData>
        </w:fldChar>
      </w:r>
      <w:r>
        <w:rPr>
          <w:b/>
          <w:bCs/>
          <w:sz w:val="28"/>
          <w:szCs w:val="28"/>
        </w:rPr>
        <w:instrText xml:space="preserve"> ADDIN EN.CITE.DATA </w:instrText>
      </w:r>
      <w:r>
        <w:rPr>
          <w:b/>
          <w:bCs/>
          <w:sz w:val="28"/>
          <w:szCs w:val="28"/>
        </w:rPr>
      </w:r>
      <w:r>
        <w:rPr>
          <w:b/>
          <w:bCs/>
          <w:sz w:val="28"/>
          <w:szCs w:val="28"/>
        </w:rPr>
        <w:fldChar w:fldCharType="end"/>
      </w:r>
      <w:r>
        <w:rPr>
          <w:b/>
          <w:bCs/>
          <w:sz w:val="28"/>
          <w:szCs w:val="28"/>
        </w:rPr>
        <w:fldChar w:fldCharType="begin">
          <w:fldData xml:space="preserve">bnRyaWJ1dG9ycz48YXV0aC1hZGRyZXNzPkRlcGFydG1lbnQgb2YgRGVybWF0b2xvZ3ksIE1hc3Nh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</w:fldData>
        </w:fldChar>
      </w:r>
      <w:r>
        <w:rPr>
          <w:b/>
          <w:bCs/>
          <w:sz w:val="28"/>
          <w:szCs w:val="28"/>
        </w:rPr>
        <w:instrText xml:space="preserve"> ADDIN EN.CITE.DATA </w:instrText>
      </w:r>
      <w:r>
        <w:rPr>
          <w:b/>
          <w:bCs/>
          <w:sz w:val="28"/>
          <w:szCs w:val="28"/>
        </w:rPr>
      </w:r>
      <w:r>
        <w:rPr>
          <w:b/>
          <w:bCs/>
          <w:sz w:val="28"/>
          <w:szCs w:val="28"/>
        </w:rPr>
        <w:fldChar w:fldCharType="end"/>
      </w:r>
      <w:r>
        <w:rPr>
          <w:b/>
          <w:bCs/>
          <w:sz w:val="28"/>
          <w:szCs w:val="28"/>
        </w:rPr>
      </w:r>
      <w:r>
        <w:rPr>
          <w:b/>
          <w:bCs/>
          <w:sz w:val="28"/>
          <w:szCs w:val="28"/>
        </w:rPr>
        <w:fldChar w:fldCharType="end"/>
      </w:r>
      <w:r w:rsidR="00C337F1" w:rsidRPr="003A0CED">
        <w:rPr>
          <w:b/>
          <w:bCs/>
          <w:sz w:val="28"/>
          <w:szCs w:val="28"/>
        </w:rPr>
        <w:t>Current Awareness and Competitor Update</w:t>
      </w:r>
    </w:p>
    <w:p w14:paraId="48FB69B8" w14:textId="77777777" w:rsidR="003B582A" w:rsidRPr="003A0CED" w:rsidRDefault="003B582A" w:rsidP="003B582A">
      <w:pPr>
        <w:jc w:val="center"/>
        <w:rPr>
          <w:b/>
          <w:bCs/>
        </w:rPr>
      </w:pPr>
    </w:p>
    <w:p w14:paraId="48FB69B9" w14:textId="68B4323F" w:rsidR="00EC2B64" w:rsidRPr="003A0CED" w:rsidRDefault="00877817" w:rsidP="00EC2B64">
      <w:pPr>
        <w:jc w:val="center"/>
        <w:rPr>
          <w:b/>
          <w:bCs/>
        </w:rPr>
      </w:pPr>
      <w:r>
        <w:rPr>
          <w:b/>
          <w:bCs/>
        </w:rPr>
        <w:t xml:space="preserve">DATE HERE </w:t>
      </w:r>
      <w:r w:rsidR="00EC2B64" w:rsidRPr="003A0CED">
        <w:rPr>
          <w:b/>
          <w:bCs/>
        </w:rPr>
        <w:t>201</w:t>
      </w:r>
      <w:r w:rsidR="00570055">
        <w:rPr>
          <w:b/>
          <w:bCs/>
        </w:rPr>
        <w:t>7</w:t>
      </w:r>
    </w:p>
    <w:p w14:paraId="48FB69C1" w14:textId="77777777" w:rsidR="003B582A" w:rsidRPr="003A0CED" w:rsidRDefault="003B582A" w:rsidP="003B582A">
      <w:pPr>
        <w:autoSpaceDE w:val="0"/>
        <w:autoSpaceDN w:val="0"/>
        <w:adjustRightInd w:val="0"/>
        <w:jc w:val="center"/>
        <w:rPr>
          <w:b/>
          <w:bCs/>
          <w:color w:val="000000"/>
        </w:rPr>
      </w:pPr>
    </w:p>
    <w:p w14:paraId="5B9FC7C8" w14:textId="77777777" w:rsidR="0061774E" w:rsidRDefault="0061774E" w:rsidP="00C24D72">
      <w:pPr>
        <w:pStyle w:val="EndNoteBibliography"/>
        <w:jc w:val="center"/>
      </w:pPr>
      <w:bookmarkStart w:id="0" w:name="LY2439821"/>
      <w:bookmarkStart w:id="1" w:name="ixekizumab"/>
      <w:bookmarkStart w:id="2" w:name="_IXEKIZUMAB"/>
      <w:bookmarkEnd w:id="0"/>
      <w:bookmarkEnd w:id="1"/>
      <w:bookmarkEnd w:id="2"/>
    </w:p>
    <w:p w14:paraId="5659586A" w14:textId="77777777" w:rsidR="00EE4B81" w:rsidRDefault="00EE4B81" w:rsidP="00E30368">
      <w:pPr>
        <w:pStyle w:val="EndNoteBibliography"/>
      </w:pPr>
    </w:p>
    <w:p w14:paraId="0A779FE4" w14:textId="363926EB" w:rsidR="00C24D72" w:rsidRDefault="00C24D72">
      <w:pPr>
        <w:pStyle w:val="Heading1"/>
        <w:rPr>
          <w:u w:val="single"/>
        </w:rPr>
      </w:pPr>
      <w:bookmarkStart w:id="3" w:name="_INTERLEUKINS/THERAPEUTIC_AGENTS"/>
      <w:bookmarkEnd w:id="3"/>
      <w:r>
        <w:rPr>
          <w:u w:val="single"/>
        </w:rPr>
        <w:t>OUR DRUG HERE</w:t>
      </w:r>
    </w:p>
    <w:p w14:paraId="4996CEBA" w14:textId="7EC6C294" w:rsidR="00C24D72" w:rsidRDefault="00C24D72" w:rsidP="00C24D72"/>
    <w:p w14:paraId="2A23928A" w14:textId="77777777" w:rsidR="00C24D72" w:rsidRPr="00C24D72" w:rsidRDefault="00C24D72" w:rsidP="00C24D72"/>
    <w:p w14:paraId="28B458A5" w14:textId="17C57922" w:rsidR="00C24D72" w:rsidRDefault="00C24D72">
      <w:pPr>
        <w:pStyle w:val="Heading1"/>
        <w:rPr>
          <w:u w:val="single"/>
        </w:rPr>
      </w:pPr>
      <w:r w:rsidRPr="00C24D72">
        <w:rPr>
          <w:u w:val="single"/>
        </w:rPr>
        <w:t xml:space="preserve">COMPETITORS </w:t>
      </w:r>
      <w:r>
        <w:rPr>
          <w:u w:val="single"/>
        </w:rPr>
        <w:t>– PSORIASIS</w:t>
      </w:r>
    </w:p>
    <w:p w14:paraId="504DFD6E" w14:textId="18510358" w:rsidR="00C24D72" w:rsidRDefault="00C24D72" w:rsidP="00C24D72"/>
    <w:p w14:paraId="76FA018F" w14:textId="77777777" w:rsidR="00C24D72" w:rsidRPr="00C24D72" w:rsidRDefault="00C24D72" w:rsidP="00C24D72"/>
    <w:p w14:paraId="11B616C1" w14:textId="762597FB" w:rsidR="00C24D72" w:rsidRDefault="00C24D72">
      <w:pPr>
        <w:pStyle w:val="Heading1"/>
        <w:rPr>
          <w:u w:val="single"/>
        </w:rPr>
      </w:pPr>
      <w:r>
        <w:rPr>
          <w:u w:val="single"/>
        </w:rPr>
        <w:t>PHOTO/TOPICAL</w:t>
      </w:r>
      <w:r w:rsidRPr="00C24D72">
        <w:rPr>
          <w:u w:val="single"/>
        </w:rPr>
        <w:t xml:space="preserve"> </w:t>
      </w:r>
      <w:r>
        <w:rPr>
          <w:u w:val="single"/>
        </w:rPr>
        <w:t>PSORIASIS</w:t>
      </w:r>
      <w:r w:rsidRPr="00C24D72">
        <w:rPr>
          <w:u w:val="single"/>
        </w:rPr>
        <w:t xml:space="preserve"> THERAPY</w:t>
      </w:r>
    </w:p>
    <w:p w14:paraId="5B148B65" w14:textId="6EFB36F8" w:rsidR="00C24D72" w:rsidRDefault="00C24D72" w:rsidP="00C24D72"/>
    <w:p w14:paraId="3678C560" w14:textId="77777777" w:rsidR="00C24D72" w:rsidRPr="00C24D72" w:rsidRDefault="00C24D72" w:rsidP="00C24D72"/>
    <w:bookmarkStart w:id="4" w:name="_Psoriasis_and_Comorbidities"/>
    <w:bookmarkEnd w:id="4"/>
    <w:p w14:paraId="48FB69F3" w14:textId="77777777" w:rsidR="00547C00" w:rsidRDefault="00E56C1D" w:rsidP="00D724F4">
      <w:pPr>
        <w:pStyle w:val="Heading1"/>
        <w:rPr>
          <w:rStyle w:val="Hyperlink"/>
          <w:caps/>
          <w:color w:val="000000" w:themeColor="text1"/>
        </w:rPr>
      </w:pPr>
      <w:r>
        <w:fldChar w:fldCharType="begin"/>
      </w:r>
      <w:r>
        <w:instrText xml:space="preserve"> HYPERLINK \l "comorbidities" </w:instrText>
      </w:r>
      <w:r>
        <w:fldChar w:fldCharType="separate"/>
      </w:r>
      <w:r w:rsidR="00547C00" w:rsidRPr="004302E9">
        <w:rPr>
          <w:rStyle w:val="Hyperlink"/>
          <w:caps/>
          <w:color w:val="000000" w:themeColor="text1"/>
        </w:rPr>
        <w:t>Psoriasis and Comorbidities</w:t>
      </w:r>
      <w:r>
        <w:rPr>
          <w:rStyle w:val="Hyperlink"/>
          <w:caps/>
          <w:color w:val="000000" w:themeColor="text1"/>
        </w:rPr>
        <w:fldChar w:fldCharType="end"/>
      </w:r>
    </w:p>
    <w:p w14:paraId="5171193B" w14:textId="77777777" w:rsidR="009309CB" w:rsidRDefault="009309CB" w:rsidP="00EC3283">
      <w:pPr>
        <w:pStyle w:val="EndNoteBibliography"/>
      </w:pPr>
    </w:p>
    <w:p w14:paraId="071B15E2" w14:textId="77777777" w:rsidR="00FE740E" w:rsidRDefault="00FE740E" w:rsidP="00452EE7">
      <w:pPr>
        <w:pStyle w:val="EndNoteBibliography"/>
      </w:pPr>
    </w:p>
    <w:p w14:paraId="195A36FB" w14:textId="5D50A8ED" w:rsidR="00C24D72" w:rsidRDefault="00C24D72">
      <w:pPr>
        <w:pStyle w:val="Heading1"/>
        <w:rPr>
          <w:u w:val="single"/>
        </w:rPr>
      </w:pPr>
      <w:r w:rsidRPr="00C24D72">
        <w:rPr>
          <w:u w:val="single"/>
        </w:rPr>
        <w:t>GENETICS</w:t>
      </w:r>
      <w:r>
        <w:rPr>
          <w:u w:val="single"/>
        </w:rPr>
        <w:t xml:space="preserve"> – PSORIASIS</w:t>
      </w:r>
    </w:p>
    <w:p w14:paraId="793DC03A" w14:textId="1979573E" w:rsidR="00C24D72" w:rsidRDefault="00C24D72" w:rsidP="00C24D72"/>
    <w:p w14:paraId="5F14B52C" w14:textId="77777777" w:rsidR="00C24D72" w:rsidRPr="00C24D72" w:rsidRDefault="00C24D72" w:rsidP="00C24D72"/>
    <w:p w14:paraId="24629DDF" w14:textId="5B4A61B3" w:rsidR="001706C5" w:rsidRPr="00772339" w:rsidRDefault="00C24D72" w:rsidP="001706C5">
      <w:pPr>
        <w:pStyle w:val="Heading1"/>
        <w:rPr>
          <w:u w:val="single"/>
        </w:rPr>
      </w:pPr>
      <w:r>
        <w:rPr>
          <w:u w:val="single"/>
        </w:rPr>
        <w:t>RWE, PRO, SUBPOPULATIONS, PHARMACOECONOMICS</w:t>
      </w:r>
    </w:p>
    <w:p w14:paraId="163257E5" w14:textId="77777777" w:rsidR="001706C5" w:rsidRDefault="001706C5" w:rsidP="00452EE7">
      <w:pPr>
        <w:pStyle w:val="EndNoteBibliography"/>
      </w:pPr>
    </w:p>
    <w:p w14:paraId="6FF469C7" w14:textId="77777777" w:rsidR="009309CB" w:rsidRDefault="009309CB" w:rsidP="00452EE7">
      <w:pPr>
        <w:pStyle w:val="EndNoteBibliography"/>
      </w:pPr>
    </w:p>
    <w:p w14:paraId="44F1AFD7" w14:textId="5EBD3ED9" w:rsidR="00C24D72" w:rsidRDefault="00C24D72">
      <w:pPr>
        <w:pStyle w:val="Heading1"/>
        <w:rPr>
          <w:u w:val="single"/>
        </w:rPr>
      </w:pPr>
      <w:r>
        <w:rPr>
          <w:u w:val="single"/>
        </w:rPr>
        <w:t>INTERLEUKINS, TARGETS, PATHOPHYSIOLOGY</w:t>
      </w:r>
    </w:p>
    <w:p w14:paraId="1D20EFFD" w14:textId="65426E5C" w:rsidR="00C24D72" w:rsidRDefault="00C24D72" w:rsidP="00C24D72"/>
    <w:p w14:paraId="40909E0E" w14:textId="77777777" w:rsidR="00C24D72" w:rsidRPr="00C24D72" w:rsidRDefault="00C24D72" w:rsidP="00C24D72"/>
    <w:p w14:paraId="68A12C5C" w14:textId="34C6651D" w:rsidR="00537753" w:rsidRDefault="00C24D72" w:rsidP="00537753">
      <w:pPr>
        <w:pStyle w:val="Heading1"/>
        <w:rPr>
          <w:caps/>
          <w:u w:val="single"/>
        </w:rPr>
      </w:pPr>
      <w:r>
        <w:rPr>
          <w:caps/>
          <w:u w:val="single"/>
        </w:rPr>
        <w:t>GENERAL – PSORIASIS</w:t>
      </w:r>
    </w:p>
    <w:p w14:paraId="50349164" w14:textId="77777777" w:rsidR="005A196F" w:rsidRDefault="005A196F" w:rsidP="005A196F">
      <w:pPr>
        <w:pStyle w:val="EndNoteBibliography"/>
      </w:pPr>
    </w:p>
    <w:p w14:paraId="1614BBF8" w14:textId="77777777" w:rsidR="004B49EA" w:rsidRDefault="004B49EA" w:rsidP="00074181">
      <w:pPr>
        <w:pStyle w:val="EndNoteBibliography"/>
      </w:pPr>
    </w:p>
    <w:p w14:paraId="48FB6A21" w14:textId="68243A0D" w:rsidR="00D724F4" w:rsidRDefault="00D724F4" w:rsidP="00D724F4">
      <w:pPr>
        <w:pStyle w:val="Heading1"/>
        <w:rPr>
          <w:caps/>
          <w:u w:val="single"/>
        </w:rPr>
      </w:pPr>
      <w:bookmarkStart w:id="5" w:name="_PSORIASIS_–_GENERAL_1"/>
      <w:bookmarkEnd w:id="5"/>
      <w:r w:rsidRPr="004302E9">
        <w:rPr>
          <w:caps/>
          <w:u w:val="single"/>
        </w:rPr>
        <w:t>GENERAL SAFETY</w:t>
      </w:r>
    </w:p>
    <w:p w14:paraId="4619B92F" w14:textId="77777777" w:rsidR="00DE38E3" w:rsidRDefault="00DE38E3" w:rsidP="00E3032D">
      <w:pPr>
        <w:pStyle w:val="EndNoteBibliography"/>
      </w:pPr>
      <w:bookmarkStart w:id="6" w:name="_PSORIATIC_ARTHRITIS"/>
      <w:bookmarkEnd w:id="6"/>
    </w:p>
    <w:p w14:paraId="16D37F73" w14:textId="77777777" w:rsidR="006E5EBC" w:rsidRDefault="006E5EBC" w:rsidP="00E3032D">
      <w:pPr>
        <w:pStyle w:val="EndNoteBibliography"/>
      </w:pPr>
    </w:p>
    <w:p w14:paraId="586A27AF" w14:textId="47731BFF" w:rsidR="00C24D72" w:rsidRPr="00C24D72" w:rsidRDefault="00C24D72" w:rsidP="00C24D72">
      <w:pPr>
        <w:pStyle w:val="Heading1"/>
        <w:rPr>
          <w:caps/>
          <w:u w:val="single"/>
        </w:rPr>
      </w:pPr>
      <w:r>
        <w:rPr>
          <w:caps/>
          <w:u w:val="single"/>
        </w:rPr>
        <w:t xml:space="preserve">COMPETITORS – </w:t>
      </w:r>
      <w:r w:rsidR="00537753" w:rsidRPr="00772339">
        <w:rPr>
          <w:caps/>
          <w:u w:val="single"/>
        </w:rPr>
        <w:t>PSORIA</w:t>
      </w:r>
      <w:r w:rsidR="00537753">
        <w:rPr>
          <w:caps/>
          <w:u w:val="single"/>
        </w:rPr>
        <w:t>T</w:t>
      </w:r>
      <w:r w:rsidR="00537753" w:rsidRPr="00772339">
        <w:rPr>
          <w:caps/>
          <w:u w:val="single"/>
        </w:rPr>
        <w:t>I</w:t>
      </w:r>
      <w:r w:rsidR="00537753">
        <w:rPr>
          <w:caps/>
          <w:u w:val="single"/>
        </w:rPr>
        <w:t>C</w:t>
      </w:r>
      <w:r w:rsidR="00537753" w:rsidRPr="00772339">
        <w:rPr>
          <w:caps/>
          <w:u w:val="single"/>
        </w:rPr>
        <w:t xml:space="preserve"> </w:t>
      </w:r>
      <w:r w:rsidR="00537753">
        <w:rPr>
          <w:caps/>
          <w:u w:val="single"/>
        </w:rPr>
        <w:t>ARTHRITIS</w:t>
      </w:r>
    </w:p>
    <w:p w14:paraId="7861AC7D" w14:textId="77777777" w:rsidR="00DD3F6C" w:rsidRDefault="00DD3F6C" w:rsidP="00937152">
      <w:pPr>
        <w:pStyle w:val="EndNoteBibliography"/>
      </w:pPr>
    </w:p>
    <w:p w14:paraId="4057B748" w14:textId="77777777" w:rsidR="00D6331A" w:rsidRDefault="00D6331A" w:rsidP="00937152">
      <w:pPr>
        <w:pStyle w:val="EndNoteBibliography"/>
      </w:pPr>
    </w:p>
    <w:p w14:paraId="5FF1699E" w14:textId="2C3C15F8" w:rsidR="00C24D72" w:rsidRDefault="00C32B93">
      <w:pPr>
        <w:pStyle w:val="Heading1"/>
        <w:rPr>
          <w:u w:val="single"/>
        </w:rPr>
      </w:pPr>
      <w:bookmarkStart w:id="7" w:name="_AXIAL_SPONDYLOARTHRITIS"/>
      <w:bookmarkEnd w:id="7"/>
      <w:r w:rsidRPr="00C32B93">
        <w:rPr>
          <w:u w:val="single"/>
        </w:rPr>
        <w:t>GENERAL – PSORIATIC ARTHRITIS</w:t>
      </w:r>
    </w:p>
    <w:p w14:paraId="18239533" w14:textId="490A47EA" w:rsidR="00C32B93" w:rsidRDefault="00C32B93" w:rsidP="00C32B93"/>
    <w:p w14:paraId="2A75B327" w14:textId="77777777" w:rsidR="00C32B93" w:rsidRPr="00C32B93" w:rsidRDefault="00C32B93" w:rsidP="00C32B93">
      <w:bookmarkStart w:id="8" w:name="_GoBack"/>
      <w:bookmarkEnd w:id="8"/>
    </w:p>
    <w:p w14:paraId="40D5FFD7" w14:textId="2B44492F" w:rsidR="001B7AA5" w:rsidRDefault="00D37A42">
      <w:pPr>
        <w:pStyle w:val="Heading1"/>
        <w:rPr>
          <w:u w:val="single"/>
        </w:rPr>
      </w:pPr>
      <w:r w:rsidRPr="00C85132">
        <w:rPr>
          <w:u w:val="single"/>
        </w:rPr>
        <w:t>SPONDYLOARTHRITIS</w:t>
      </w:r>
    </w:p>
    <w:p w14:paraId="30D3E056" w14:textId="77777777" w:rsidR="006244C0" w:rsidRDefault="006244C0" w:rsidP="00956BDF"/>
    <w:p w14:paraId="0EAD9E65" w14:textId="77777777" w:rsidR="00D6331A" w:rsidRDefault="00D6331A" w:rsidP="009F4B57"/>
    <w:sectPr w:rsidR="00D6331A" w:rsidSect="00183D60">
      <w:footerReference w:type="even" r:id="rId12"/>
      <w:footerReference w:type="default" r:id="rId13"/>
      <w:pgSz w:w="12240" w:h="15840"/>
      <w:pgMar w:top="1440" w:right="1440" w:bottom="1440" w:left="172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5DA62E6" w14:textId="77777777" w:rsidR="00566879" w:rsidRDefault="00566879">
      <w:r>
        <w:separator/>
      </w:r>
    </w:p>
  </w:endnote>
  <w:endnote w:type="continuationSeparator" w:id="0">
    <w:p w14:paraId="1229131C" w14:textId="77777777" w:rsidR="00566879" w:rsidRDefault="005668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altName w:val="Times New Roman"/>
    <w:panose1 w:val="02020803070505020304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FB6A2A" w14:textId="77777777" w:rsidR="00D6331A" w:rsidRDefault="00D6331A" w:rsidP="003B582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8FB6A2B" w14:textId="77777777" w:rsidR="00D6331A" w:rsidRDefault="00D6331A" w:rsidP="003B582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8FB6A2C" w14:textId="7E837005" w:rsidR="00D6331A" w:rsidRDefault="00D6331A" w:rsidP="003B582A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32B93">
      <w:rPr>
        <w:rStyle w:val="PageNumber"/>
        <w:noProof/>
      </w:rPr>
      <w:t>1</w:t>
    </w:r>
    <w:r>
      <w:rPr>
        <w:rStyle w:val="PageNumber"/>
      </w:rPr>
      <w:fldChar w:fldCharType="end"/>
    </w:r>
  </w:p>
  <w:p w14:paraId="48FB6A2D" w14:textId="02615199" w:rsidR="00D6331A" w:rsidRDefault="00D6331A" w:rsidP="003B582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C85B6EB" w14:textId="77777777" w:rsidR="00566879" w:rsidRDefault="00566879">
      <w:r>
        <w:separator/>
      </w:r>
    </w:p>
  </w:footnote>
  <w:footnote w:type="continuationSeparator" w:id="0">
    <w:p w14:paraId="0FB9725A" w14:textId="77777777" w:rsidR="00566879" w:rsidRDefault="0056687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B12EE0"/>
    <w:multiLevelType w:val="multilevel"/>
    <w:tmpl w:val="292000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11F265A"/>
    <w:multiLevelType w:val="multilevel"/>
    <w:tmpl w:val="2D1E44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824250"/>
    <w:multiLevelType w:val="multilevel"/>
    <w:tmpl w:val="63DC5A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49861F4"/>
    <w:multiLevelType w:val="multilevel"/>
    <w:tmpl w:val="2AA087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7E7612F"/>
    <w:multiLevelType w:val="multilevel"/>
    <w:tmpl w:val="3EF220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D2F7804"/>
    <w:multiLevelType w:val="multilevel"/>
    <w:tmpl w:val="25BA9C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0DD734B2"/>
    <w:multiLevelType w:val="multilevel"/>
    <w:tmpl w:val="78D29B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567387C"/>
    <w:multiLevelType w:val="hybridMultilevel"/>
    <w:tmpl w:val="7BC6BA60"/>
    <w:lvl w:ilvl="0" w:tplc="8782F130">
      <w:start w:val="1"/>
      <w:numFmt w:val="decimal"/>
      <w:lvlText w:val="(%1)"/>
      <w:lvlJc w:val="left"/>
      <w:pPr>
        <w:ind w:left="81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6C52B99"/>
    <w:multiLevelType w:val="multilevel"/>
    <w:tmpl w:val="729AE0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A5F5387"/>
    <w:multiLevelType w:val="multilevel"/>
    <w:tmpl w:val="7876B7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1CCA2D29"/>
    <w:multiLevelType w:val="multilevel"/>
    <w:tmpl w:val="919216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27580844"/>
    <w:multiLevelType w:val="multilevel"/>
    <w:tmpl w:val="B768C8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8102D32"/>
    <w:multiLevelType w:val="multilevel"/>
    <w:tmpl w:val="225698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2EA06F72"/>
    <w:multiLevelType w:val="multilevel"/>
    <w:tmpl w:val="4C884A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3BAE53C3"/>
    <w:multiLevelType w:val="multilevel"/>
    <w:tmpl w:val="6A6C0B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3CE6158C"/>
    <w:multiLevelType w:val="multilevel"/>
    <w:tmpl w:val="B04256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43D62488"/>
    <w:multiLevelType w:val="multilevel"/>
    <w:tmpl w:val="46D824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4466353B"/>
    <w:multiLevelType w:val="multilevel"/>
    <w:tmpl w:val="9E8261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44C57E3C"/>
    <w:multiLevelType w:val="multilevel"/>
    <w:tmpl w:val="1D0255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4930032B"/>
    <w:multiLevelType w:val="multilevel"/>
    <w:tmpl w:val="95D0BD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4B0411D6"/>
    <w:multiLevelType w:val="multilevel"/>
    <w:tmpl w:val="DFD6BE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51876CB3"/>
    <w:multiLevelType w:val="multilevel"/>
    <w:tmpl w:val="CD4A177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33E31E0"/>
    <w:multiLevelType w:val="multilevel"/>
    <w:tmpl w:val="5060FD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60A0C1A"/>
    <w:multiLevelType w:val="multilevel"/>
    <w:tmpl w:val="D0585A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58713B08"/>
    <w:multiLevelType w:val="multilevel"/>
    <w:tmpl w:val="AA08A7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5C254649"/>
    <w:multiLevelType w:val="multilevel"/>
    <w:tmpl w:val="584E33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CDA5BE3"/>
    <w:multiLevelType w:val="multilevel"/>
    <w:tmpl w:val="C874B0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617E7A7E"/>
    <w:multiLevelType w:val="multilevel"/>
    <w:tmpl w:val="10F01D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632D7311"/>
    <w:multiLevelType w:val="multilevel"/>
    <w:tmpl w:val="343EB5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670E585E"/>
    <w:multiLevelType w:val="multilevel"/>
    <w:tmpl w:val="BEA2CF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0" w15:restartNumberingAfterBreak="0">
    <w:nsid w:val="6A4F293C"/>
    <w:multiLevelType w:val="multilevel"/>
    <w:tmpl w:val="5C0C9D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6DA65608"/>
    <w:multiLevelType w:val="multilevel"/>
    <w:tmpl w:val="63B44C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6ED52DA6"/>
    <w:multiLevelType w:val="multilevel"/>
    <w:tmpl w:val="DF5EB6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73BE0BB2"/>
    <w:multiLevelType w:val="multilevel"/>
    <w:tmpl w:val="D44048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4" w15:restartNumberingAfterBreak="0">
    <w:nsid w:val="7C5406B2"/>
    <w:multiLevelType w:val="multilevel"/>
    <w:tmpl w:val="0A800A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7EF71E63"/>
    <w:multiLevelType w:val="multilevel"/>
    <w:tmpl w:val="09D6D3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7"/>
  </w:num>
  <w:num w:numId="2">
    <w:abstractNumId w:val="12"/>
  </w:num>
  <w:num w:numId="3">
    <w:abstractNumId w:val="29"/>
  </w:num>
  <w:num w:numId="4">
    <w:abstractNumId w:val="30"/>
  </w:num>
  <w:num w:numId="5">
    <w:abstractNumId w:val="11"/>
  </w:num>
  <w:num w:numId="6">
    <w:abstractNumId w:val="18"/>
  </w:num>
  <w:num w:numId="7">
    <w:abstractNumId w:val="8"/>
  </w:num>
  <w:num w:numId="8">
    <w:abstractNumId w:val="24"/>
  </w:num>
  <w:num w:numId="9">
    <w:abstractNumId w:val="33"/>
  </w:num>
  <w:num w:numId="10">
    <w:abstractNumId w:val="20"/>
  </w:num>
  <w:num w:numId="11">
    <w:abstractNumId w:val="22"/>
  </w:num>
  <w:num w:numId="12">
    <w:abstractNumId w:val="15"/>
  </w:num>
  <w:num w:numId="13">
    <w:abstractNumId w:val="21"/>
  </w:num>
  <w:num w:numId="14">
    <w:abstractNumId w:val="16"/>
  </w:num>
  <w:num w:numId="15">
    <w:abstractNumId w:val="34"/>
  </w:num>
  <w:num w:numId="16">
    <w:abstractNumId w:val="0"/>
  </w:num>
  <w:num w:numId="17">
    <w:abstractNumId w:val="25"/>
  </w:num>
  <w:num w:numId="18">
    <w:abstractNumId w:val="13"/>
  </w:num>
  <w:num w:numId="19">
    <w:abstractNumId w:val="23"/>
  </w:num>
  <w:num w:numId="20">
    <w:abstractNumId w:val="10"/>
  </w:num>
  <w:num w:numId="21">
    <w:abstractNumId w:val="1"/>
  </w:num>
  <w:num w:numId="22">
    <w:abstractNumId w:val="14"/>
  </w:num>
  <w:num w:numId="23">
    <w:abstractNumId w:val="2"/>
  </w:num>
  <w:num w:numId="24">
    <w:abstractNumId w:val="28"/>
  </w:num>
  <w:num w:numId="25">
    <w:abstractNumId w:val="9"/>
  </w:num>
  <w:num w:numId="26">
    <w:abstractNumId w:val="35"/>
  </w:num>
  <w:num w:numId="27">
    <w:abstractNumId w:val="6"/>
  </w:num>
  <w:num w:numId="28">
    <w:abstractNumId w:val="19"/>
  </w:num>
  <w:num w:numId="29">
    <w:abstractNumId w:val="32"/>
  </w:num>
  <w:num w:numId="30">
    <w:abstractNumId w:val="3"/>
  </w:num>
  <w:num w:numId="31">
    <w:abstractNumId w:val="17"/>
  </w:num>
  <w:num w:numId="32">
    <w:abstractNumId w:val="5"/>
  </w:num>
  <w:num w:numId="33">
    <w:abstractNumId w:val="4"/>
  </w:num>
  <w:num w:numId="34">
    <w:abstractNumId w:val="31"/>
  </w:num>
  <w:num w:numId="35">
    <w:abstractNumId w:val="26"/>
  </w:num>
  <w:num w:numId="36">
    <w:abstractNumId w:val="7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LZ_CAU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  <w:docVar w:name="QXCitationStyleId" w:val="apa"/>
    <w:docVar w:name="QXCitationStyleName" w:val="American Psychological Association 6th Edition"/>
    <w:docVar w:name="QXCookie" w:val="86364725"/>
  </w:docVars>
  <w:rsids>
    <w:rsidRoot w:val="003B582A"/>
    <w:rsid w:val="00000980"/>
    <w:rsid w:val="00001174"/>
    <w:rsid w:val="000023D7"/>
    <w:rsid w:val="00002524"/>
    <w:rsid w:val="00002D19"/>
    <w:rsid w:val="00003386"/>
    <w:rsid w:val="0000363E"/>
    <w:rsid w:val="00003D79"/>
    <w:rsid w:val="0000487F"/>
    <w:rsid w:val="000063EB"/>
    <w:rsid w:val="00006AF5"/>
    <w:rsid w:val="00006CA5"/>
    <w:rsid w:val="000079D0"/>
    <w:rsid w:val="0001043F"/>
    <w:rsid w:val="00010505"/>
    <w:rsid w:val="00011595"/>
    <w:rsid w:val="00012055"/>
    <w:rsid w:val="00012A44"/>
    <w:rsid w:val="00012B66"/>
    <w:rsid w:val="00012ED6"/>
    <w:rsid w:val="00013001"/>
    <w:rsid w:val="00013D7E"/>
    <w:rsid w:val="00014332"/>
    <w:rsid w:val="000151AD"/>
    <w:rsid w:val="0001598C"/>
    <w:rsid w:val="00015E15"/>
    <w:rsid w:val="000165A4"/>
    <w:rsid w:val="0001687B"/>
    <w:rsid w:val="00017001"/>
    <w:rsid w:val="00017601"/>
    <w:rsid w:val="00017CAA"/>
    <w:rsid w:val="00017DAF"/>
    <w:rsid w:val="00020CA4"/>
    <w:rsid w:val="000211ED"/>
    <w:rsid w:val="00021320"/>
    <w:rsid w:val="0002335F"/>
    <w:rsid w:val="000240B5"/>
    <w:rsid w:val="00024655"/>
    <w:rsid w:val="00024825"/>
    <w:rsid w:val="00024D69"/>
    <w:rsid w:val="00025381"/>
    <w:rsid w:val="00025394"/>
    <w:rsid w:val="00025506"/>
    <w:rsid w:val="000262DA"/>
    <w:rsid w:val="00026D04"/>
    <w:rsid w:val="000271DA"/>
    <w:rsid w:val="00030D7C"/>
    <w:rsid w:val="000322B1"/>
    <w:rsid w:val="00032629"/>
    <w:rsid w:val="0003276A"/>
    <w:rsid w:val="000328DE"/>
    <w:rsid w:val="00032912"/>
    <w:rsid w:val="00034527"/>
    <w:rsid w:val="00035139"/>
    <w:rsid w:val="00035D9E"/>
    <w:rsid w:val="00036228"/>
    <w:rsid w:val="000374CA"/>
    <w:rsid w:val="000401CE"/>
    <w:rsid w:val="0004043E"/>
    <w:rsid w:val="00040F72"/>
    <w:rsid w:val="00040F7E"/>
    <w:rsid w:val="00041945"/>
    <w:rsid w:val="00042172"/>
    <w:rsid w:val="000426A9"/>
    <w:rsid w:val="00042EFB"/>
    <w:rsid w:val="0004334A"/>
    <w:rsid w:val="000439C4"/>
    <w:rsid w:val="000442DE"/>
    <w:rsid w:val="000443B0"/>
    <w:rsid w:val="0004441E"/>
    <w:rsid w:val="00044CB0"/>
    <w:rsid w:val="000450D3"/>
    <w:rsid w:val="0004607F"/>
    <w:rsid w:val="00047002"/>
    <w:rsid w:val="00047230"/>
    <w:rsid w:val="000475CF"/>
    <w:rsid w:val="0005005B"/>
    <w:rsid w:val="000506EE"/>
    <w:rsid w:val="00050F19"/>
    <w:rsid w:val="00051361"/>
    <w:rsid w:val="00051CA2"/>
    <w:rsid w:val="00052238"/>
    <w:rsid w:val="000526D3"/>
    <w:rsid w:val="000531C6"/>
    <w:rsid w:val="0005469E"/>
    <w:rsid w:val="00054F7C"/>
    <w:rsid w:val="00055243"/>
    <w:rsid w:val="00055661"/>
    <w:rsid w:val="000556E0"/>
    <w:rsid w:val="000560C4"/>
    <w:rsid w:val="00060200"/>
    <w:rsid w:val="0006180A"/>
    <w:rsid w:val="00061A55"/>
    <w:rsid w:val="00061A56"/>
    <w:rsid w:val="000621E7"/>
    <w:rsid w:val="00062271"/>
    <w:rsid w:val="00063530"/>
    <w:rsid w:val="00063ADE"/>
    <w:rsid w:val="00063B99"/>
    <w:rsid w:val="000649CC"/>
    <w:rsid w:val="000670B6"/>
    <w:rsid w:val="0007078F"/>
    <w:rsid w:val="000733A0"/>
    <w:rsid w:val="000734E2"/>
    <w:rsid w:val="00073CE3"/>
    <w:rsid w:val="00074181"/>
    <w:rsid w:val="00074B6C"/>
    <w:rsid w:val="00074D7A"/>
    <w:rsid w:val="00074E02"/>
    <w:rsid w:val="00075765"/>
    <w:rsid w:val="000757DC"/>
    <w:rsid w:val="000763D8"/>
    <w:rsid w:val="00076737"/>
    <w:rsid w:val="00077688"/>
    <w:rsid w:val="00080A63"/>
    <w:rsid w:val="000817BF"/>
    <w:rsid w:val="000827A3"/>
    <w:rsid w:val="00082FCE"/>
    <w:rsid w:val="00083201"/>
    <w:rsid w:val="000843C6"/>
    <w:rsid w:val="0008574F"/>
    <w:rsid w:val="000872A7"/>
    <w:rsid w:val="000875A8"/>
    <w:rsid w:val="000907B8"/>
    <w:rsid w:val="000916CB"/>
    <w:rsid w:val="00091CCA"/>
    <w:rsid w:val="0009307B"/>
    <w:rsid w:val="00094A40"/>
    <w:rsid w:val="000954B2"/>
    <w:rsid w:val="000954EC"/>
    <w:rsid w:val="0009584E"/>
    <w:rsid w:val="0009612E"/>
    <w:rsid w:val="000978B5"/>
    <w:rsid w:val="000A0570"/>
    <w:rsid w:val="000A11EE"/>
    <w:rsid w:val="000A1CD4"/>
    <w:rsid w:val="000A2164"/>
    <w:rsid w:val="000A22C7"/>
    <w:rsid w:val="000A2E73"/>
    <w:rsid w:val="000A343F"/>
    <w:rsid w:val="000A4083"/>
    <w:rsid w:val="000A5396"/>
    <w:rsid w:val="000A5527"/>
    <w:rsid w:val="000A574B"/>
    <w:rsid w:val="000A5E91"/>
    <w:rsid w:val="000A62E6"/>
    <w:rsid w:val="000A63C9"/>
    <w:rsid w:val="000A71AF"/>
    <w:rsid w:val="000A75F0"/>
    <w:rsid w:val="000A7604"/>
    <w:rsid w:val="000B1761"/>
    <w:rsid w:val="000B3073"/>
    <w:rsid w:val="000B44AD"/>
    <w:rsid w:val="000B4D73"/>
    <w:rsid w:val="000B4DA7"/>
    <w:rsid w:val="000B531B"/>
    <w:rsid w:val="000B686D"/>
    <w:rsid w:val="000B7EF6"/>
    <w:rsid w:val="000C0578"/>
    <w:rsid w:val="000C0717"/>
    <w:rsid w:val="000C21BF"/>
    <w:rsid w:val="000C4099"/>
    <w:rsid w:val="000C48AE"/>
    <w:rsid w:val="000C4D8D"/>
    <w:rsid w:val="000C4E3F"/>
    <w:rsid w:val="000C51E4"/>
    <w:rsid w:val="000C578F"/>
    <w:rsid w:val="000C7CCD"/>
    <w:rsid w:val="000D05EC"/>
    <w:rsid w:val="000D0DE8"/>
    <w:rsid w:val="000D1A23"/>
    <w:rsid w:val="000D1AEF"/>
    <w:rsid w:val="000D2329"/>
    <w:rsid w:val="000D2B75"/>
    <w:rsid w:val="000D3017"/>
    <w:rsid w:val="000D3F35"/>
    <w:rsid w:val="000D446A"/>
    <w:rsid w:val="000D456C"/>
    <w:rsid w:val="000D55C4"/>
    <w:rsid w:val="000D59C5"/>
    <w:rsid w:val="000D5E02"/>
    <w:rsid w:val="000D611F"/>
    <w:rsid w:val="000D64F2"/>
    <w:rsid w:val="000D6FD8"/>
    <w:rsid w:val="000D7FAF"/>
    <w:rsid w:val="000E0300"/>
    <w:rsid w:val="000E12F3"/>
    <w:rsid w:val="000E130F"/>
    <w:rsid w:val="000E135E"/>
    <w:rsid w:val="000E1FE9"/>
    <w:rsid w:val="000E22E5"/>
    <w:rsid w:val="000E2769"/>
    <w:rsid w:val="000E2956"/>
    <w:rsid w:val="000E31AD"/>
    <w:rsid w:val="000E35F0"/>
    <w:rsid w:val="000E3E8D"/>
    <w:rsid w:val="000E410F"/>
    <w:rsid w:val="000E4727"/>
    <w:rsid w:val="000E4898"/>
    <w:rsid w:val="000E5300"/>
    <w:rsid w:val="000E58AB"/>
    <w:rsid w:val="000E58CA"/>
    <w:rsid w:val="000E5B23"/>
    <w:rsid w:val="000E5BDC"/>
    <w:rsid w:val="000E6178"/>
    <w:rsid w:val="000E686F"/>
    <w:rsid w:val="000E78E4"/>
    <w:rsid w:val="000F0012"/>
    <w:rsid w:val="000F0477"/>
    <w:rsid w:val="000F0A99"/>
    <w:rsid w:val="000F0F65"/>
    <w:rsid w:val="000F1692"/>
    <w:rsid w:val="000F1DA4"/>
    <w:rsid w:val="000F1DC9"/>
    <w:rsid w:val="000F20A4"/>
    <w:rsid w:val="000F2AD9"/>
    <w:rsid w:val="000F3111"/>
    <w:rsid w:val="000F333F"/>
    <w:rsid w:val="000F398B"/>
    <w:rsid w:val="000F3DDE"/>
    <w:rsid w:val="000F4213"/>
    <w:rsid w:val="000F5A9B"/>
    <w:rsid w:val="000F5E1D"/>
    <w:rsid w:val="000F73E2"/>
    <w:rsid w:val="000F7D8F"/>
    <w:rsid w:val="00100185"/>
    <w:rsid w:val="00100821"/>
    <w:rsid w:val="001014D0"/>
    <w:rsid w:val="001021D6"/>
    <w:rsid w:val="001024BA"/>
    <w:rsid w:val="00102778"/>
    <w:rsid w:val="001029DB"/>
    <w:rsid w:val="00103349"/>
    <w:rsid w:val="001036F1"/>
    <w:rsid w:val="00103F0C"/>
    <w:rsid w:val="001043F2"/>
    <w:rsid w:val="001047A4"/>
    <w:rsid w:val="00105450"/>
    <w:rsid w:val="00105BA4"/>
    <w:rsid w:val="0010602F"/>
    <w:rsid w:val="0010671E"/>
    <w:rsid w:val="00106BE2"/>
    <w:rsid w:val="00107C99"/>
    <w:rsid w:val="00107CAC"/>
    <w:rsid w:val="00110C46"/>
    <w:rsid w:val="00112348"/>
    <w:rsid w:val="0011253C"/>
    <w:rsid w:val="0011285F"/>
    <w:rsid w:val="00114678"/>
    <w:rsid w:val="00114BC7"/>
    <w:rsid w:val="0011529E"/>
    <w:rsid w:val="00115C69"/>
    <w:rsid w:val="0011665C"/>
    <w:rsid w:val="00116803"/>
    <w:rsid w:val="001170F7"/>
    <w:rsid w:val="00120586"/>
    <w:rsid w:val="00120CA9"/>
    <w:rsid w:val="00121539"/>
    <w:rsid w:val="00121B7C"/>
    <w:rsid w:val="00121CAB"/>
    <w:rsid w:val="001228A5"/>
    <w:rsid w:val="00122F6E"/>
    <w:rsid w:val="0012312D"/>
    <w:rsid w:val="0012332F"/>
    <w:rsid w:val="001246CF"/>
    <w:rsid w:val="00124762"/>
    <w:rsid w:val="00124772"/>
    <w:rsid w:val="00124E22"/>
    <w:rsid w:val="00124E54"/>
    <w:rsid w:val="00125317"/>
    <w:rsid w:val="0012548B"/>
    <w:rsid w:val="00125FB8"/>
    <w:rsid w:val="00126839"/>
    <w:rsid w:val="00126BB2"/>
    <w:rsid w:val="00126F5B"/>
    <w:rsid w:val="001272FD"/>
    <w:rsid w:val="001277FD"/>
    <w:rsid w:val="00127B8F"/>
    <w:rsid w:val="00127E38"/>
    <w:rsid w:val="00130544"/>
    <w:rsid w:val="00131C7D"/>
    <w:rsid w:val="00132C5D"/>
    <w:rsid w:val="001332B5"/>
    <w:rsid w:val="001343DE"/>
    <w:rsid w:val="00134BF2"/>
    <w:rsid w:val="00135608"/>
    <w:rsid w:val="0013564A"/>
    <w:rsid w:val="00136087"/>
    <w:rsid w:val="00136839"/>
    <w:rsid w:val="001368A2"/>
    <w:rsid w:val="00137787"/>
    <w:rsid w:val="001403A7"/>
    <w:rsid w:val="001403E3"/>
    <w:rsid w:val="00140807"/>
    <w:rsid w:val="001426BF"/>
    <w:rsid w:val="00142ADE"/>
    <w:rsid w:val="00142C53"/>
    <w:rsid w:val="00143454"/>
    <w:rsid w:val="00143ECE"/>
    <w:rsid w:val="00143F11"/>
    <w:rsid w:val="001441EF"/>
    <w:rsid w:val="0014429A"/>
    <w:rsid w:val="00145551"/>
    <w:rsid w:val="00145CA0"/>
    <w:rsid w:val="00145E69"/>
    <w:rsid w:val="00146176"/>
    <w:rsid w:val="00146485"/>
    <w:rsid w:val="00147C62"/>
    <w:rsid w:val="00147E53"/>
    <w:rsid w:val="00147F7F"/>
    <w:rsid w:val="00151408"/>
    <w:rsid w:val="00151C7E"/>
    <w:rsid w:val="00151CD0"/>
    <w:rsid w:val="00152288"/>
    <w:rsid w:val="00152A28"/>
    <w:rsid w:val="00153704"/>
    <w:rsid w:val="00153794"/>
    <w:rsid w:val="00153A69"/>
    <w:rsid w:val="00154A1B"/>
    <w:rsid w:val="00154C01"/>
    <w:rsid w:val="00154FD7"/>
    <w:rsid w:val="00155E02"/>
    <w:rsid w:val="00156D4B"/>
    <w:rsid w:val="00157A4E"/>
    <w:rsid w:val="00157C5D"/>
    <w:rsid w:val="00160238"/>
    <w:rsid w:val="001607EB"/>
    <w:rsid w:val="00160EC0"/>
    <w:rsid w:val="001610F6"/>
    <w:rsid w:val="001615E4"/>
    <w:rsid w:val="00161B77"/>
    <w:rsid w:val="001621F9"/>
    <w:rsid w:val="00163543"/>
    <w:rsid w:val="00164493"/>
    <w:rsid w:val="0016496A"/>
    <w:rsid w:val="00164D98"/>
    <w:rsid w:val="0016751D"/>
    <w:rsid w:val="00167989"/>
    <w:rsid w:val="00167C4D"/>
    <w:rsid w:val="001706C5"/>
    <w:rsid w:val="00170876"/>
    <w:rsid w:val="0017091E"/>
    <w:rsid w:val="00170ADA"/>
    <w:rsid w:val="00172122"/>
    <w:rsid w:val="00173010"/>
    <w:rsid w:val="00173364"/>
    <w:rsid w:val="0017396E"/>
    <w:rsid w:val="0017465D"/>
    <w:rsid w:val="001747AB"/>
    <w:rsid w:val="00174818"/>
    <w:rsid w:val="00176168"/>
    <w:rsid w:val="00176BEE"/>
    <w:rsid w:val="00176D80"/>
    <w:rsid w:val="0017705B"/>
    <w:rsid w:val="001772CE"/>
    <w:rsid w:val="001802AF"/>
    <w:rsid w:val="00180EC3"/>
    <w:rsid w:val="001811FC"/>
    <w:rsid w:val="0018261F"/>
    <w:rsid w:val="00182803"/>
    <w:rsid w:val="00182890"/>
    <w:rsid w:val="001828F3"/>
    <w:rsid w:val="0018343B"/>
    <w:rsid w:val="00183A5E"/>
    <w:rsid w:val="00183D60"/>
    <w:rsid w:val="00183FB9"/>
    <w:rsid w:val="001848F0"/>
    <w:rsid w:val="00185390"/>
    <w:rsid w:val="00186A1F"/>
    <w:rsid w:val="00186A32"/>
    <w:rsid w:val="00187CE2"/>
    <w:rsid w:val="00190187"/>
    <w:rsid w:val="00190A5D"/>
    <w:rsid w:val="001915AF"/>
    <w:rsid w:val="00192CAA"/>
    <w:rsid w:val="00192CEA"/>
    <w:rsid w:val="00192E63"/>
    <w:rsid w:val="001936B9"/>
    <w:rsid w:val="00193BFD"/>
    <w:rsid w:val="001946A6"/>
    <w:rsid w:val="00194780"/>
    <w:rsid w:val="001948BF"/>
    <w:rsid w:val="0019499B"/>
    <w:rsid w:val="001954F7"/>
    <w:rsid w:val="00195BDA"/>
    <w:rsid w:val="00195DD5"/>
    <w:rsid w:val="001A08A0"/>
    <w:rsid w:val="001A0BC8"/>
    <w:rsid w:val="001A0D02"/>
    <w:rsid w:val="001A18F0"/>
    <w:rsid w:val="001A287D"/>
    <w:rsid w:val="001A2CA6"/>
    <w:rsid w:val="001A2CDE"/>
    <w:rsid w:val="001A2EF5"/>
    <w:rsid w:val="001A3BFA"/>
    <w:rsid w:val="001A5428"/>
    <w:rsid w:val="001A6430"/>
    <w:rsid w:val="001A677F"/>
    <w:rsid w:val="001A6ACE"/>
    <w:rsid w:val="001A743D"/>
    <w:rsid w:val="001A7649"/>
    <w:rsid w:val="001A775D"/>
    <w:rsid w:val="001B095C"/>
    <w:rsid w:val="001B0CFD"/>
    <w:rsid w:val="001B1F7D"/>
    <w:rsid w:val="001B787A"/>
    <w:rsid w:val="001B7AA5"/>
    <w:rsid w:val="001C1186"/>
    <w:rsid w:val="001C150E"/>
    <w:rsid w:val="001C16C8"/>
    <w:rsid w:val="001C1BFA"/>
    <w:rsid w:val="001C26BE"/>
    <w:rsid w:val="001C335B"/>
    <w:rsid w:val="001C3437"/>
    <w:rsid w:val="001C48AA"/>
    <w:rsid w:val="001C4AC8"/>
    <w:rsid w:val="001C4B3D"/>
    <w:rsid w:val="001C4FDB"/>
    <w:rsid w:val="001C50F9"/>
    <w:rsid w:val="001C5237"/>
    <w:rsid w:val="001C581B"/>
    <w:rsid w:val="001C590B"/>
    <w:rsid w:val="001C5C18"/>
    <w:rsid w:val="001C61A0"/>
    <w:rsid w:val="001C6AF2"/>
    <w:rsid w:val="001C6BD8"/>
    <w:rsid w:val="001C712C"/>
    <w:rsid w:val="001C7139"/>
    <w:rsid w:val="001D0464"/>
    <w:rsid w:val="001D0FFE"/>
    <w:rsid w:val="001D14DD"/>
    <w:rsid w:val="001D1A26"/>
    <w:rsid w:val="001D1FC9"/>
    <w:rsid w:val="001D20A5"/>
    <w:rsid w:val="001D28D9"/>
    <w:rsid w:val="001D2BDD"/>
    <w:rsid w:val="001D34CB"/>
    <w:rsid w:val="001D4713"/>
    <w:rsid w:val="001D4B0C"/>
    <w:rsid w:val="001D5082"/>
    <w:rsid w:val="001D5ED7"/>
    <w:rsid w:val="001D5F60"/>
    <w:rsid w:val="001D649B"/>
    <w:rsid w:val="001D6EC2"/>
    <w:rsid w:val="001D76E4"/>
    <w:rsid w:val="001D7B34"/>
    <w:rsid w:val="001E0DF1"/>
    <w:rsid w:val="001E0FFA"/>
    <w:rsid w:val="001E1759"/>
    <w:rsid w:val="001E1949"/>
    <w:rsid w:val="001E23DB"/>
    <w:rsid w:val="001E2F68"/>
    <w:rsid w:val="001E33EF"/>
    <w:rsid w:val="001E3615"/>
    <w:rsid w:val="001E3847"/>
    <w:rsid w:val="001E3E54"/>
    <w:rsid w:val="001E467F"/>
    <w:rsid w:val="001E4F0C"/>
    <w:rsid w:val="001E4FD7"/>
    <w:rsid w:val="001E5840"/>
    <w:rsid w:val="001E5EFA"/>
    <w:rsid w:val="001F1150"/>
    <w:rsid w:val="001F156D"/>
    <w:rsid w:val="001F1824"/>
    <w:rsid w:val="001F202E"/>
    <w:rsid w:val="001F305F"/>
    <w:rsid w:val="001F3AB4"/>
    <w:rsid w:val="001F42BF"/>
    <w:rsid w:val="001F577E"/>
    <w:rsid w:val="001F5AA4"/>
    <w:rsid w:val="001F64C9"/>
    <w:rsid w:val="001F7CDC"/>
    <w:rsid w:val="002004C7"/>
    <w:rsid w:val="00200B8A"/>
    <w:rsid w:val="00200C14"/>
    <w:rsid w:val="00200D18"/>
    <w:rsid w:val="00201E4E"/>
    <w:rsid w:val="002025F1"/>
    <w:rsid w:val="00202C2C"/>
    <w:rsid w:val="002036A1"/>
    <w:rsid w:val="002036FA"/>
    <w:rsid w:val="002038B1"/>
    <w:rsid w:val="002038DF"/>
    <w:rsid w:val="00204DCE"/>
    <w:rsid w:val="00205035"/>
    <w:rsid w:val="0020535D"/>
    <w:rsid w:val="00205AB0"/>
    <w:rsid w:val="00205D4B"/>
    <w:rsid w:val="0020644B"/>
    <w:rsid w:val="0020701C"/>
    <w:rsid w:val="002104F5"/>
    <w:rsid w:val="0021050D"/>
    <w:rsid w:val="00210C1F"/>
    <w:rsid w:val="0021146C"/>
    <w:rsid w:val="002117D4"/>
    <w:rsid w:val="0021223F"/>
    <w:rsid w:val="002124F8"/>
    <w:rsid w:val="00212844"/>
    <w:rsid w:val="00213B42"/>
    <w:rsid w:val="002151F5"/>
    <w:rsid w:val="0021578C"/>
    <w:rsid w:val="0021605E"/>
    <w:rsid w:val="00216BD7"/>
    <w:rsid w:val="002210B9"/>
    <w:rsid w:val="00221E55"/>
    <w:rsid w:val="00222275"/>
    <w:rsid w:val="00222C01"/>
    <w:rsid w:val="00224266"/>
    <w:rsid w:val="002243C6"/>
    <w:rsid w:val="00224FC4"/>
    <w:rsid w:val="002258B4"/>
    <w:rsid w:val="00226E74"/>
    <w:rsid w:val="00227BAD"/>
    <w:rsid w:val="002313EA"/>
    <w:rsid w:val="0023150A"/>
    <w:rsid w:val="002321A0"/>
    <w:rsid w:val="002321FE"/>
    <w:rsid w:val="00232CBE"/>
    <w:rsid w:val="002346E8"/>
    <w:rsid w:val="00235B7B"/>
    <w:rsid w:val="00237431"/>
    <w:rsid w:val="002376C2"/>
    <w:rsid w:val="00237999"/>
    <w:rsid w:val="0024014B"/>
    <w:rsid w:val="002424C4"/>
    <w:rsid w:val="00242626"/>
    <w:rsid w:val="00242637"/>
    <w:rsid w:val="0024267A"/>
    <w:rsid w:val="00242907"/>
    <w:rsid w:val="00242F5B"/>
    <w:rsid w:val="00242F7E"/>
    <w:rsid w:val="002437BD"/>
    <w:rsid w:val="00243A1F"/>
    <w:rsid w:val="002441FC"/>
    <w:rsid w:val="00244AB3"/>
    <w:rsid w:val="00244B83"/>
    <w:rsid w:val="00244D5B"/>
    <w:rsid w:val="002452A5"/>
    <w:rsid w:val="00245428"/>
    <w:rsid w:val="00247D3A"/>
    <w:rsid w:val="0025173D"/>
    <w:rsid w:val="00251CD8"/>
    <w:rsid w:val="00252A1B"/>
    <w:rsid w:val="00255D5D"/>
    <w:rsid w:val="002566CD"/>
    <w:rsid w:val="00256800"/>
    <w:rsid w:val="00256AA9"/>
    <w:rsid w:val="0026000F"/>
    <w:rsid w:val="00260016"/>
    <w:rsid w:val="0026077A"/>
    <w:rsid w:val="00260CB9"/>
    <w:rsid w:val="002611A0"/>
    <w:rsid w:val="002612ED"/>
    <w:rsid w:val="00261AC9"/>
    <w:rsid w:val="00261D62"/>
    <w:rsid w:val="00261E51"/>
    <w:rsid w:val="00262337"/>
    <w:rsid w:val="002626AD"/>
    <w:rsid w:val="0026311E"/>
    <w:rsid w:val="00263D4D"/>
    <w:rsid w:val="002641E8"/>
    <w:rsid w:val="00264D83"/>
    <w:rsid w:val="00264F1C"/>
    <w:rsid w:val="00264FF6"/>
    <w:rsid w:val="00267F99"/>
    <w:rsid w:val="002702DE"/>
    <w:rsid w:val="00270CEC"/>
    <w:rsid w:val="00271934"/>
    <w:rsid w:val="00272058"/>
    <w:rsid w:val="0027280C"/>
    <w:rsid w:val="0027316C"/>
    <w:rsid w:val="0027400C"/>
    <w:rsid w:val="002743B4"/>
    <w:rsid w:val="00275556"/>
    <w:rsid w:val="002758B2"/>
    <w:rsid w:val="0027621D"/>
    <w:rsid w:val="00276610"/>
    <w:rsid w:val="00277B78"/>
    <w:rsid w:val="00280AA9"/>
    <w:rsid w:val="00280CD0"/>
    <w:rsid w:val="00280D29"/>
    <w:rsid w:val="00283050"/>
    <w:rsid w:val="00283258"/>
    <w:rsid w:val="00283342"/>
    <w:rsid w:val="002833C6"/>
    <w:rsid w:val="00283558"/>
    <w:rsid w:val="002836BB"/>
    <w:rsid w:val="00283CB9"/>
    <w:rsid w:val="00283E04"/>
    <w:rsid w:val="00284703"/>
    <w:rsid w:val="00284CB1"/>
    <w:rsid w:val="00284EB0"/>
    <w:rsid w:val="0028505B"/>
    <w:rsid w:val="00286632"/>
    <w:rsid w:val="00286B69"/>
    <w:rsid w:val="00286D10"/>
    <w:rsid w:val="002870D3"/>
    <w:rsid w:val="00287610"/>
    <w:rsid w:val="0028798A"/>
    <w:rsid w:val="00287CB0"/>
    <w:rsid w:val="002902B3"/>
    <w:rsid w:val="002911FB"/>
    <w:rsid w:val="00291377"/>
    <w:rsid w:val="002914F5"/>
    <w:rsid w:val="00292AB7"/>
    <w:rsid w:val="00292F3C"/>
    <w:rsid w:val="002935B5"/>
    <w:rsid w:val="00294317"/>
    <w:rsid w:val="00294C17"/>
    <w:rsid w:val="00294E5D"/>
    <w:rsid w:val="00294FF8"/>
    <w:rsid w:val="0029578B"/>
    <w:rsid w:val="002957B6"/>
    <w:rsid w:val="00296A87"/>
    <w:rsid w:val="00296C1D"/>
    <w:rsid w:val="00297589"/>
    <w:rsid w:val="002977A4"/>
    <w:rsid w:val="002A0479"/>
    <w:rsid w:val="002A14A7"/>
    <w:rsid w:val="002A196E"/>
    <w:rsid w:val="002A2EC6"/>
    <w:rsid w:val="002A3598"/>
    <w:rsid w:val="002A3915"/>
    <w:rsid w:val="002A44A8"/>
    <w:rsid w:val="002A44C9"/>
    <w:rsid w:val="002A53EA"/>
    <w:rsid w:val="002A5C03"/>
    <w:rsid w:val="002A5CF7"/>
    <w:rsid w:val="002A77AD"/>
    <w:rsid w:val="002B06A7"/>
    <w:rsid w:val="002B090C"/>
    <w:rsid w:val="002B0E09"/>
    <w:rsid w:val="002B155C"/>
    <w:rsid w:val="002B16C7"/>
    <w:rsid w:val="002B1A71"/>
    <w:rsid w:val="002B2265"/>
    <w:rsid w:val="002B2537"/>
    <w:rsid w:val="002B2D4F"/>
    <w:rsid w:val="002B3270"/>
    <w:rsid w:val="002B3E51"/>
    <w:rsid w:val="002B4019"/>
    <w:rsid w:val="002B4D24"/>
    <w:rsid w:val="002B5016"/>
    <w:rsid w:val="002B5F23"/>
    <w:rsid w:val="002B688C"/>
    <w:rsid w:val="002B6E03"/>
    <w:rsid w:val="002B76F4"/>
    <w:rsid w:val="002B7893"/>
    <w:rsid w:val="002B7F78"/>
    <w:rsid w:val="002B7F7A"/>
    <w:rsid w:val="002C0292"/>
    <w:rsid w:val="002C0EE0"/>
    <w:rsid w:val="002C1FCD"/>
    <w:rsid w:val="002C2A01"/>
    <w:rsid w:val="002C2B5E"/>
    <w:rsid w:val="002C43D1"/>
    <w:rsid w:val="002C4F2A"/>
    <w:rsid w:val="002C5543"/>
    <w:rsid w:val="002C5597"/>
    <w:rsid w:val="002C5AA9"/>
    <w:rsid w:val="002C5EBF"/>
    <w:rsid w:val="002C62A7"/>
    <w:rsid w:val="002C7D59"/>
    <w:rsid w:val="002D0440"/>
    <w:rsid w:val="002D17D9"/>
    <w:rsid w:val="002D2DFF"/>
    <w:rsid w:val="002D2FFB"/>
    <w:rsid w:val="002D40ED"/>
    <w:rsid w:val="002D41BC"/>
    <w:rsid w:val="002D5CCB"/>
    <w:rsid w:val="002D63F9"/>
    <w:rsid w:val="002D68E4"/>
    <w:rsid w:val="002E02EF"/>
    <w:rsid w:val="002E0B49"/>
    <w:rsid w:val="002E0DF5"/>
    <w:rsid w:val="002E2016"/>
    <w:rsid w:val="002E2BC5"/>
    <w:rsid w:val="002E375F"/>
    <w:rsid w:val="002E4016"/>
    <w:rsid w:val="002E453F"/>
    <w:rsid w:val="002E4C4A"/>
    <w:rsid w:val="002E4D44"/>
    <w:rsid w:val="002E4E94"/>
    <w:rsid w:val="002E4F3F"/>
    <w:rsid w:val="002E58E1"/>
    <w:rsid w:val="002E5D9A"/>
    <w:rsid w:val="002E5DC8"/>
    <w:rsid w:val="002E6445"/>
    <w:rsid w:val="002E6760"/>
    <w:rsid w:val="002E703C"/>
    <w:rsid w:val="002E712D"/>
    <w:rsid w:val="002E772E"/>
    <w:rsid w:val="002E7BF1"/>
    <w:rsid w:val="002F0D71"/>
    <w:rsid w:val="002F0E2C"/>
    <w:rsid w:val="002F1DE9"/>
    <w:rsid w:val="002F1ECE"/>
    <w:rsid w:val="002F2AF9"/>
    <w:rsid w:val="002F2BBB"/>
    <w:rsid w:val="002F2DC5"/>
    <w:rsid w:val="002F4983"/>
    <w:rsid w:val="002F512A"/>
    <w:rsid w:val="002F52A0"/>
    <w:rsid w:val="002F5576"/>
    <w:rsid w:val="002F5B48"/>
    <w:rsid w:val="002F631A"/>
    <w:rsid w:val="002F64E3"/>
    <w:rsid w:val="002F70D5"/>
    <w:rsid w:val="002F7EC9"/>
    <w:rsid w:val="00300A35"/>
    <w:rsid w:val="00300C23"/>
    <w:rsid w:val="00301009"/>
    <w:rsid w:val="0030117E"/>
    <w:rsid w:val="00301447"/>
    <w:rsid w:val="00301643"/>
    <w:rsid w:val="00301DD8"/>
    <w:rsid w:val="00301F1A"/>
    <w:rsid w:val="00301FE2"/>
    <w:rsid w:val="0030264B"/>
    <w:rsid w:val="00302C84"/>
    <w:rsid w:val="003037C1"/>
    <w:rsid w:val="003058A0"/>
    <w:rsid w:val="003062E0"/>
    <w:rsid w:val="00306495"/>
    <w:rsid w:val="003067D9"/>
    <w:rsid w:val="00306C56"/>
    <w:rsid w:val="00307C48"/>
    <w:rsid w:val="0031093B"/>
    <w:rsid w:val="00310C74"/>
    <w:rsid w:val="003112F6"/>
    <w:rsid w:val="00312843"/>
    <w:rsid w:val="00312BA5"/>
    <w:rsid w:val="00313974"/>
    <w:rsid w:val="00313E33"/>
    <w:rsid w:val="00314DCC"/>
    <w:rsid w:val="00315076"/>
    <w:rsid w:val="0031525A"/>
    <w:rsid w:val="003167D9"/>
    <w:rsid w:val="00316A15"/>
    <w:rsid w:val="00321B96"/>
    <w:rsid w:val="00321CD4"/>
    <w:rsid w:val="0032262F"/>
    <w:rsid w:val="003231E9"/>
    <w:rsid w:val="00323F81"/>
    <w:rsid w:val="003253D8"/>
    <w:rsid w:val="00326799"/>
    <w:rsid w:val="00326FB5"/>
    <w:rsid w:val="00327167"/>
    <w:rsid w:val="00327D81"/>
    <w:rsid w:val="003300A6"/>
    <w:rsid w:val="003308DA"/>
    <w:rsid w:val="0033143F"/>
    <w:rsid w:val="00331B60"/>
    <w:rsid w:val="003320B3"/>
    <w:rsid w:val="003335A5"/>
    <w:rsid w:val="0033378C"/>
    <w:rsid w:val="00333AA0"/>
    <w:rsid w:val="003345EB"/>
    <w:rsid w:val="00334DAF"/>
    <w:rsid w:val="00336373"/>
    <w:rsid w:val="00336674"/>
    <w:rsid w:val="003377BE"/>
    <w:rsid w:val="003405A4"/>
    <w:rsid w:val="00343015"/>
    <w:rsid w:val="0034394C"/>
    <w:rsid w:val="003439DB"/>
    <w:rsid w:val="00343A30"/>
    <w:rsid w:val="00343AA8"/>
    <w:rsid w:val="00344179"/>
    <w:rsid w:val="0034426A"/>
    <w:rsid w:val="003448C9"/>
    <w:rsid w:val="00344EDB"/>
    <w:rsid w:val="00346714"/>
    <w:rsid w:val="00346849"/>
    <w:rsid w:val="003469BE"/>
    <w:rsid w:val="00347C07"/>
    <w:rsid w:val="003502C3"/>
    <w:rsid w:val="00350D7E"/>
    <w:rsid w:val="00351393"/>
    <w:rsid w:val="0035141B"/>
    <w:rsid w:val="00351C00"/>
    <w:rsid w:val="00352005"/>
    <w:rsid w:val="003526C8"/>
    <w:rsid w:val="003529DB"/>
    <w:rsid w:val="003536D6"/>
    <w:rsid w:val="00353D2E"/>
    <w:rsid w:val="00354036"/>
    <w:rsid w:val="00354449"/>
    <w:rsid w:val="00356B2C"/>
    <w:rsid w:val="00356C2E"/>
    <w:rsid w:val="003576AD"/>
    <w:rsid w:val="0035797A"/>
    <w:rsid w:val="003579FB"/>
    <w:rsid w:val="003626C0"/>
    <w:rsid w:val="003626CC"/>
    <w:rsid w:val="00363585"/>
    <w:rsid w:val="0036367A"/>
    <w:rsid w:val="00363DBD"/>
    <w:rsid w:val="003648AB"/>
    <w:rsid w:val="00365B20"/>
    <w:rsid w:val="00366130"/>
    <w:rsid w:val="00366336"/>
    <w:rsid w:val="003663E2"/>
    <w:rsid w:val="00366626"/>
    <w:rsid w:val="00370C95"/>
    <w:rsid w:val="0037249B"/>
    <w:rsid w:val="00372B0D"/>
    <w:rsid w:val="00372C9F"/>
    <w:rsid w:val="003736CD"/>
    <w:rsid w:val="00373C61"/>
    <w:rsid w:val="0037440F"/>
    <w:rsid w:val="003747F7"/>
    <w:rsid w:val="00375E96"/>
    <w:rsid w:val="00376FFD"/>
    <w:rsid w:val="00377FB0"/>
    <w:rsid w:val="00380BE2"/>
    <w:rsid w:val="003816C6"/>
    <w:rsid w:val="003832D2"/>
    <w:rsid w:val="00383E8B"/>
    <w:rsid w:val="00383F0A"/>
    <w:rsid w:val="00384296"/>
    <w:rsid w:val="00385CB4"/>
    <w:rsid w:val="003865F6"/>
    <w:rsid w:val="00386C9D"/>
    <w:rsid w:val="00386FA9"/>
    <w:rsid w:val="00387402"/>
    <w:rsid w:val="0039187C"/>
    <w:rsid w:val="003922F8"/>
    <w:rsid w:val="00392904"/>
    <w:rsid w:val="0039667D"/>
    <w:rsid w:val="00396984"/>
    <w:rsid w:val="003969A8"/>
    <w:rsid w:val="0039703A"/>
    <w:rsid w:val="00397251"/>
    <w:rsid w:val="003A0152"/>
    <w:rsid w:val="003A0AB6"/>
    <w:rsid w:val="003A0CED"/>
    <w:rsid w:val="003A1C18"/>
    <w:rsid w:val="003A270A"/>
    <w:rsid w:val="003A292F"/>
    <w:rsid w:val="003A3FC3"/>
    <w:rsid w:val="003A4866"/>
    <w:rsid w:val="003A4C85"/>
    <w:rsid w:val="003A520E"/>
    <w:rsid w:val="003A555F"/>
    <w:rsid w:val="003A55FE"/>
    <w:rsid w:val="003A5B33"/>
    <w:rsid w:val="003A6EBD"/>
    <w:rsid w:val="003A78E1"/>
    <w:rsid w:val="003A7A2A"/>
    <w:rsid w:val="003A7B3C"/>
    <w:rsid w:val="003A7BFD"/>
    <w:rsid w:val="003B160C"/>
    <w:rsid w:val="003B1629"/>
    <w:rsid w:val="003B2687"/>
    <w:rsid w:val="003B3064"/>
    <w:rsid w:val="003B3470"/>
    <w:rsid w:val="003B4167"/>
    <w:rsid w:val="003B4DBF"/>
    <w:rsid w:val="003B50BE"/>
    <w:rsid w:val="003B5422"/>
    <w:rsid w:val="003B582A"/>
    <w:rsid w:val="003B5CE7"/>
    <w:rsid w:val="003B5D43"/>
    <w:rsid w:val="003B6E90"/>
    <w:rsid w:val="003B7A89"/>
    <w:rsid w:val="003C0B66"/>
    <w:rsid w:val="003C1646"/>
    <w:rsid w:val="003C18E3"/>
    <w:rsid w:val="003C1E62"/>
    <w:rsid w:val="003C2AE9"/>
    <w:rsid w:val="003C2BF8"/>
    <w:rsid w:val="003C37D4"/>
    <w:rsid w:val="003C5138"/>
    <w:rsid w:val="003C669F"/>
    <w:rsid w:val="003C6CB5"/>
    <w:rsid w:val="003C72F6"/>
    <w:rsid w:val="003C79FB"/>
    <w:rsid w:val="003C7F55"/>
    <w:rsid w:val="003D0769"/>
    <w:rsid w:val="003D163D"/>
    <w:rsid w:val="003D1D2A"/>
    <w:rsid w:val="003D1F24"/>
    <w:rsid w:val="003D2C2A"/>
    <w:rsid w:val="003D2CF2"/>
    <w:rsid w:val="003D357D"/>
    <w:rsid w:val="003D3E23"/>
    <w:rsid w:val="003D43AD"/>
    <w:rsid w:val="003D639D"/>
    <w:rsid w:val="003D7C6B"/>
    <w:rsid w:val="003E0B57"/>
    <w:rsid w:val="003E11A5"/>
    <w:rsid w:val="003E183C"/>
    <w:rsid w:val="003E1BB0"/>
    <w:rsid w:val="003E3460"/>
    <w:rsid w:val="003E37D4"/>
    <w:rsid w:val="003E4F49"/>
    <w:rsid w:val="003E53AB"/>
    <w:rsid w:val="003E58F9"/>
    <w:rsid w:val="003E6A1B"/>
    <w:rsid w:val="003E6F1E"/>
    <w:rsid w:val="003E7559"/>
    <w:rsid w:val="003F002D"/>
    <w:rsid w:val="003F034A"/>
    <w:rsid w:val="003F0A15"/>
    <w:rsid w:val="003F0BB7"/>
    <w:rsid w:val="003F12C3"/>
    <w:rsid w:val="003F199D"/>
    <w:rsid w:val="003F42CC"/>
    <w:rsid w:val="003F4932"/>
    <w:rsid w:val="003F4BA4"/>
    <w:rsid w:val="003F5A44"/>
    <w:rsid w:val="003F7295"/>
    <w:rsid w:val="0040040A"/>
    <w:rsid w:val="00400C27"/>
    <w:rsid w:val="00401204"/>
    <w:rsid w:val="004012A1"/>
    <w:rsid w:val="004025CB"/>
    <w:rsid w:val="0040268D"/>
    <w:rsid w:val="00402C44"/>
    <w:rsid w:val="00402D2E"/>
    <w:rsid w:val="0040365F"/>
    <w:rsid w:val="004043A6"/>
    <w:rsid w:val="00404A29"/>
    <w:rsid w:val="00404A7A"/>
    <w:rsid w:val="004053D3"/>
    <w:rsid w:val="00405901"/>
    <w:rsid w:val="004065FF"/>
    <w:rsid w:val="00406A22"/>
    <w:rsid w:val="00406CA4"/>
    <w:rsid w:val="00407D9A"/>
    <w:rsid w:val="00410264"/>
    <w:rsid w:val="00410EF2"/>
    <w:rsid w:val="004111B6"/>
    <w:rsid w:val="004111F1"/>
    <w:rsid w:val="00411881"/>
    <w:rsid w:val="004119B3"/>
    <w:rsid w:val="004123A9"/>
    <w:rsid w:val="00412DD6"/>
    <w:rsid w:val="00413939"/>
    <w:rsid w:val="0041420E"/>
    <w:rsid w:val="004147A2"/>
    <w:rsid w:val="00415403"/>
    <w:rsid w:val="0041608C"/>
    <w:rsid w:val="00416280"/>
    <w:rsid w:val="004168AF"/>
    <w:rsid w:val="00416B62"/>
    <w:rsid w:val="00417DAA"/>
    <w:rsid w:val="00420063"/>
    <w:rsid w:val="004205BA"/>
    <w:rsid w:val="0042085F"/>
    <w:rsid w:val="00420F65"/>
    <w:rsid w:val="00421099"/>
    <w:rsid w:val="00421B43"/>
    <w:rsid w:val="00421E6E"/>
    <w:rsid w:val="00422BA0"/>
    <w:rsid w:val="00423A8F"/>
    <w:rsid w:val="00423ECE"/>
    <w:rsid w:val="00424112"/>
    <w:rsid w:val="0042474D"/>
    <w:rsid w:val="0042495E"/>
    <w:rsid w:val="00425CBF"/>
    <w:rsid w:val="00426B7D"/>
    <w:rsid w:val="00426F81"/>
    <w:rsid w:val="004302E9"/>
    <w:rsid w:val="00430A5F"/>
    <w:rsid w:val="004314EA"/>
    <w:rsid w:val="004317B9"/>
    <w:rsid w:val="004323AC"/>
    <w:rsid w:val="004325BA"/>
    <w:rsid w:val="00432814"/>
    <w:rsid w:val="0043335A"/>
    <w:rsid w:val="00433409"/>
    <w:rsid w:val="00433E13"/>
    <w:rsid w:val="00434E51"/>
    <w:rsid w:val="00435CA5"/>
    <w:rsid w:val="00435CF4"/>
    <w:rsid w:val="004365FC"/>
    <w:rsid w:val="004367BB"/>
    <w:rsid w:val="00436FF1"/>
    <w:rsid w:val="0043745A"/>
    <w:rsid w:val="00440ABA"/>
    <w:rsid w:val="004419A6"/>
    <w:rsid w:val="00442D9B"/>
    <w:rsid w:val="00443699"/>
    <w:rsid w:val="00443D61"/>
    <w:rsid w:val="00444667"/>
    <w:rsid w:val="00444C4F"/>
    <w:rsid w:val="004457D7"/>
    <w:rsid w:val="00445FEA"/>
    <w:rsid w:val="0044653C"/>
    <w:rsid w:val="004471FC"/>
    <w:rsid w:val="004500F9"/>
    <w:rsid w:val="00451D2F"/>
    <w:rsid w:val="004521CD"/>
    <w:rsid w:val="004523DF"/>
    <w:rsid w:val="0045277D"/>
    <w:rsid w:val="00452DE7"/>
    <w:rsid w:val="00452EE7"/>
    <w:rsid w:val="00453BA0"/>
    <w:rsid w:val="004560D7"/>
    <w:rsid w:val="004563BB"/>
    <w:rsid w:val="00456EEA"/>
    <w:rsid w:val="00457D97"/>
    <w:rsid w:val="004605E7"/>
    <w:rsid w:val="004611B3"/>
    <w:rsid w:val="00461371"/>
    <w:rsid w:val="004617BA"/>
    <w:rsid w:val="00462903"/>
    <w:rsid w:val="004633FC"/>
    <w:rsid w:val="0046363A"/>
    <w:rsid w:val="00463A15"/>
    <w:rsid w:val="004671F7"/>
    <w:rsid w:val="00467AEF"/>
    <w:rsid w:val="00467D15"/>
    <w:rsid w:val="00467DE1"/>
    <w:rsid w:val="00470346"/>
    <w:rsid w:val="00471463"/>
    <w:rsid w:val="004714C1"/>
    <w:rsid w:val="00471BB4"/>
    <w:rsid w:val="00471DFA"/>
    <w:rsid w:val="00471FF5"/>
    <w:rsid w:val="00472714"/>
    <w:rsid w:val="00472A44"/>
    <w:rsid w:val="00472B25"/>
    <w:rsid w:val="0047320F"/>
    <w:rsid w:val="0047330D"/>
    <w:rsid w:val="00473448"/>
    <w:rsid w:val="004735C5"/>
    <w:rsid w:val="00473E42"/>
    <w:rsid w:val="00474F96"/>
    <w:rsid w:val="00475A88"/>
    <w:rsid w:val="004777A2"/>
    <w:rsid w:val="00477BDD"/>
    <w:rsid w:val="00480055"/>
    <w:rsid w:val="00480963"/>
    <w:rsid w:val="00480FC7"/>
    <w:rsid w:val="00481484"/>
    <w:rsid w:val="0048269E"/>
    <w:rsid w:val="00483301"/>
    <w:rsid w:val="00483FAC"/>
    <w:rsid w:val="004841AA"/>
    <w:rsid w:val="004846C4"/>
    <w:rsid w:val="00484D98"/>
    <w:rsid w:val="00485762"/>
    <w:rsid w:val="004857D8"/>
    <w:rsid w:val="00485D06"/>
    <w:rsid w:val="00485E13"/>
    <w:rsid w:val="004863BF"/>
    <w:rsid w:val="004863DE"/>
    <w:rsid w:val="004868BD"/>
    <w:rsid w:val="0048758E"/>
    <w:rsid w:val="00487F11"/>
    <w:rsid w:val="00490803"/>
    <w:rsid w:val="00491114"/>
    <w:rsid w:val="004936A0"/>
    <w:rsid w:val="004942F6"/>
    <w:rsid w:val="0049443E"/>
    <w:rsid w:val="0049450A"/>
    <w:rsid w:val="004963F9"/>
    <w:rsid w:val="004965EB"/>
    <w:rsid w:val="004966A4"/>
    <w:rsid w:val="00497594"/>
    <w:rsid w:val="004A0DFF"/>
    <w:rsid w:val="004A0F90"/>
    <w:rsid w:val="004A1028"/>
    <w:rsid w:val="004A1074"/>
    <w:rsid w:val="004A1FDC"/>
    <w:rsid w:val="004A22CE"/>
    <w:rsid w:val="004A266C"/>
    <w:rsid w:val="004A3F39"/>
    <w:rsid w:val="004A4AB1"/>
    <w:rsid w:val="004A4BDE"/>
    <w:rsid w:val="004A4C54"/>
    <w:rsid w:val="004A528C"/>
    <w:rsid w:val="004A545D"/>
    <w:rsid w:val="004A5D91"/>
    <w:rsid w:val="004A5DAA"/>
    <w:rsid w:val="004A6DA9"/>
    <w:rsid w:val="004A6E6E"/>
    <w:rsid w:val="004B205A"/>
    <w:rsid w:val="004B25E8"/>
    <w:rsid w:val="004B2D61"/>
    <w:rsid w:val="004B2EF4"/>
    <w:rsid w:val="004B420E"/>
    <w:rsid w:val="004B4269"/>
    <w:rsid w:val="004B49EA"/>
    <w:rsid w:val="004B4BBF"/>
    <w:rsid w:val="004B6032"/>
    <w:rsid w:val="004B7D5C"/>
    <w:rsid w:val="004B7D79"/>
    <w:rsid w:val="004C028B"/>
    <w:rsid w:val="004C0F29"/>
    <w:rsid w:val="004C10F5"/>
    <w:rsid w:val="004C14F1"/>
    <w:rsid w:val="004C1659"/>
    <w:rsid w:val="004C25C3"/>
    <w:rsid w:val="004C2DEE"/>
    <w:rsid w:val="004C2E99"/>
    <w:rsid w:val="004C3CE9"/>
    <w:rsid w:val="004C42C3"/>
    <w:rsid w:val="004C5234"/>
    <w:rsid w:val="004C6403"/>
    <w:rsid w:val="004C654D"/>
    <w:rsid w:val="004C7054"/>
    <w:rsid w:val="004C72DE"/>
    <w:rsid w:val="004D1559"/>
    <w:rsid w:val="004D2417"/>
    <w:rsid w:val="004D2B5D"/>
    <w:rsid w:val="004D3242"/>
    <w:rsid w:val="004D33D0"/>
    <w:rsid w:val="004D3BBA"/>
    <w:rsid w:val="004D4775"/>
    <w:rsid w:val="004D5A13"/>
    <w:rsid w:val="004D5A85"/>
    <w:rsid w:val="004D5C38"/>
    <w:rsid w:val="004D5D12"/>
    <w:rsid w:val="004D6AAA"/>
    <w:rsid w:val="004D6C72"/>
    <w:rsid w:val="004D77F4"/>
    <w:rsid w:val="004E0579"/>
    <w:rsid w:val="004E10C4"/>
    <w:rsid w:val="004E14DB"/>
    <w:rsid w:val="004E244B"/>
    <w:rsid w:val="004E4520"/>
    <w:rsid w:val="004E4D00"/>
    <w:rsid w:val="004E613B"/>
    <w:rsid w:val="004E6227"/>
    <w:rsid w:val="004E65A2"/>
    <w:rsid w:val="004E7111"/>
    <w:rsid w:val="004E7ED0"/>
    <w:rsid w:val="004F00D9"/>
    <w:rsid w:val="004F0F01"/>
    <w:rsid w:val="004F1967"/>
    <w:rsid w:val="004F29FC"/>
    <w:rsid w:val="004F37F5"/>
    <w:rsid w:val="004F40CE"/>
    <w:rsid w:val="004F4B41"/>
    <w:rsid w:val="004F549C"/>
    <w:rsid w:val="004F5706"/>
    <w:rsid w:val="004F5710"/>
    <w:rsid w:val="004F575B"/>
    <w:rsid w:val="004F5799"/>
    <w:rsid w:val="004F5E2C"/>
    <w:rsid w:val="004F6C33"/>
    <w:rsid w:val="004F6DF2"/>
    <w:rsid w:val="004F7348"/>
    <w:rsid w:val="004F766B"/>
    <w:rsid w:val="004F7678"/>
    <w:rsid w:val="004F7B48"/>
    <w:rsid w:val="004F7B8F"/>
    <w:rsid w:val="004F7D4F"/>
    <w:rsid w:val="00500383"/>
    <w:rsid w:val="00501575"/>
    <w:rsid w:val="005017C1"/>
    <w:rsid w:val="0050268C"/>
    <w:rsid w:val="005035D5"/>
    <w:rsid w:val="00504EFC"/>
    <w:rsid w:val="0050546D"/>
    <w:rsid w:val="00505C7F"/>
    <w:rsid w:val="00505F1E"/>
    <w:rsid w:val="0050689D"/>
    <w:rsid w:val="00506CDB"/>
    <w:rsid w:val="005072D6"/>
    <w:rsid w:val="00507FF8"/>
    <w:rsid w:val="00510742"/>
    <w:rsid w:val="00512739"/>
    <w:rsid w:val="00512A84"/>
    <w:rsid w:val="00513A52"/>
    <w:rsid w:val="00513CB1"/>
    <w:rsid w:val="00515583"/>
    <w:rsid w:val="00515D27"/>
    <w:rsid w:val="00517CA8"/>
    <w:rsid w:val="00520E7A"/>
    <w:rsid w:val="00520EE0"/>
    <w:rsid w:val="0052260F"/>
    <w:rsid w:val="00523E31"/>
    <w:rsid w:val="005248C9"/>
    <w:rsid w:val="00525E92"/>
    <w:rsid w:val="00525F1E"/>
    <w:rsid w:val="00526BDF"/>
    <w:rsid w:val="005277E9"/>
    <w:rsid w:val="00527CB0"/>
    <w:rsid w:val="00527EBD"/>
    <w:rsid w:val="00530836"/>
    <w:rsid w:val="0053217B"/>
    <w:rsid w:val="00533642"/>
    <w:rsid w:val="00533981"/>
    <w:rsid w:val="005346E7"/>
    <w:rsid w:val="0053549D"/>
    <w:rsid w:val="005354F8"/>
    <w:rsid w:val="00537753"/>
    <w:rsid w:val="0053789D"/>
    <w:rsid w:val="00537E4A"/>
    <w:rsid w:val="00540766"/>
    <w:rsid w:val="00540F62"/>
    <w:rsid w:val="00541958"/>
    <w:rsid w:val="00541D74"/>
    <w:rsid w:val="00542005"/>
    <w:rsid w:val="00542061"/>
    <w:rsid w:val="00543200"/>
    <w:rsid w:val="005437E2"/>
    <w:rsid w:val="0054454A"/>
    <w:rsid w:val="00544894"/>
    <w:rsid w:val="00544EBB"/>
    <w:rsid w:val="005452F3"/>
    <w:rsid w:val="00545976"/>
    <w:rsid w:val="00545F7C"/>
    <w:rsid w:val="005461FB"/>
    <w:rsid w:val="00546869"/>
    <w:rsid w:val="00547090"/>
    <w:rsid w:val="00547A56"/>
    <w:rsid w:val="00547C00"/>
    <w:rsid w:val="0055049D"/>
    <w:rsid w:val="00550687"/>
    <w:rsid w:val="005509A2"/>
    <w:rsid w:val="005515E9"/>
    <w:rsid w:val="005521B7"/>
    <w:rsid w:val="00552353"/>
    <w:rsid w:val="00553028"/>
    <w:rsid w:val="00553980"/>
    <w:rsid w:val="005539A1"/>
    <w:rsid w:val="00553E24"/>
    <w:rsid w:val="005542AC"/>
    <w:rsid w:val="0055449E"/>
    <w:rsid w:val="00554951"/>
    <w:rsid w:val="0055524C"/>
    <w:rsid w:val="00556627"/>
    <w:rsid w:val="0055684A"/>
    <w:rsid w:val="00557FF5"/>
    <w:rsid w:val="00560D1F"/>
    <w:rsid w:val="00560D75"/>
    <w:rsid w:val="0056200F"/>
    <w:rsid w:val="0056231F"/>
    <w:rsid w:val="0056232F"/>
    <w:rsid w:val="00562860"/>
    <w:rsid w:val="005638B9"/>
    <w:rsid w:val="00564B08"/>
    <w:rsid w:val="00566879"/>
    <w:rsid w:val="00567579"/>
    <w:rsid w:val="00567634"/>
    <w:rsid w:val="00567963"/>
    <w:rsid w:val="00567D9A"/>
    <w:rsid w:val="00570055"/>
    <w:rsid w:val="00570130"/>
    <w:rsid w:val="00570B3D"/>
    <w:rsid w:val="0057194D"/>
    <w:rsid w:val="00571C4E"/>
    <w:rsid w:val="00572546"/>
    <w:rsid w:val="005727D5"/>
    <w:rsid w:val="00572822"/>
    <w:rsid w:val="0057424F"/>
    <w:rsid w:val="00574A46"/>
    <w:rsid w:val="00574CEA"/>
    <w:rsid w:val="00574FD2"/>
    <w:rsid w:val="00575CF2"/>
    <w:rsid w:val="00575DC0"/>
    <w:rsid w:val="00580572"/>
    <w:rsid w:val="005809EB"/>
    <w:rsid w:val="00581622"/>
    <w:rsid w:val="00581657"/>
    <w:rsid w:val="005818A5"/>
    <w:rsid w:val="00581FFF"/>
    <w:rsid w:val="00582217"/>
    <w:rsid w:val="0058279D"/>
    <w:rsid w:val="005833A5"/>
    <w:rsid w:val="00583617"/>
    <w:rsid w:val="0058399B"/>
    <w:rsid w:val="0058448A"/>
    <w:rsid w:val="0058569A"/>
    <w:rsid w:val="0058573E"/>
    <w:rsid w:val="00585872"/>
    <w:rsid w:val="0058590B"/>
    <w:rsid w:val="005861F9"/>
    <w:rsid w:val="0058693F"/>
    <w:rsid w:val="00586C7E"/>
    <w:rsid w:val="00586F47"/>
    <w:rsid w:val="00587A58"/>
    <w:rsid w:val="005906EE"/>
    <w:rsid w:val="00590CD4"/>
    <w:rsid w:val="00591DE8"/>
    <w:rsid w:val="005920B2"/>
    <w:rsid w:val="005924FE"/>
    <w:rsid w:val="00592645"/>
    <w:rsid w:val="005926A4"/>
    <w:rsid w:val="005937F4"/>
    <w:rsid w:val="005945A0"/>
    <w:rsid w:val="00595123"/>
    <w:rsid w:val="00596097"/>
    <w:rsid w:val="00596CA3"/>
    <w:rsid w:val="00596D34"/>
    <w:rsid w:val="0059739F"/>
    <w:rsid w:val="00597507"/>
    <w:rsid w:val="005A0B12"/>
    <w:rsid w:val="005A0F7F"/>
    <w:rsid w:val="005A12E4"/>
    <w:rsid w:val="005A196F"/>
    <w:rsid w:val="005A1D56"/>
    <w:rsid w:val="005A65F0"/>
    <w:rsid w:val="005A72BE"/>
    <w:rsid w:val="005A75CE"/>
    <w:rsid w:val="005A7A98"/>
    <w:rsid w:val="005A7BFB"/>
    <w:rsid w:val="005B244D"/>
    <w:rsid w:val="005B3008"/>
    <w:rsid w:val="005B341F"/>
    <w:rsid w:val="005B39CB"/>
    <w:rsid w:val="005B3DE0"/>
    <w:rsid w:val="005B4155"/>
    <w:rsid w:val="005B4848"/>
    <w:rsid w:val="005B4C6A"/>
    <w:rsid w:val="005B5430"/>
    <w:rsid w:val="005B547C"/>
    <w:rsid w:val="005B6155"/>
    <w:rsid w:val="005B6607"/>
    <w:rsid w:val="005B7D34"/>
    <w:rsid w:val="005C0067"/>
    <w:rsid w:val="005C04C7"/>
    <w:rsid w:val="005C04E8"/>
    <w:rsid w:val="005C0A0E"/>
    <w:rsid w:val="005C1440"/>
    <w:rsid w:val="005C1837"/>
    <w:rsid w:val="005C294A"/>
    <w:rsid w:val="005C47D6"/>
    <w:rsid w:val="005C4FDD"/>
    <w:rsid w:val="005C50D3"/>
    <w:rsid w:val="005C5AF1"/>
    <w:rsid w:val="005C5CF2"/>
    <w:rsid w:val="005C66CB"/>
    <w:rsid w:val="005C6EDC"/>
    <w:rsid w:val="005C722F"/>
    <w:rsid w:val="005C78A9"/>
    <w:rsid w:val="005D03B1"/>
    <w:rsid w:val="005D1C0E"/>
    <w:rsid w:val="005D1F3E"/>
    <w:rsid w:val="005D2F43"/>
    <w:rsid w:val="005D62B8"/>
    <w:rsid w:val="005D63C8"/>
    <w:rsid w:val="005D677F"/>
    <w:rsid w:val="005D6959"/>
    <w:rsid w:val="005E00E6"/>
    <w:rsid w:val="005E020E"/>
    <w:rsid w:val="005E0568"/>
    <w:rsid w:val="005E08C2"/>
    <w:rsid w:val="005E0FFA"/>
    <w:rsid w:val="005E118B"/>
    <w:rsid w:val="005E18FC"/>
    <w:rsid w:val="005E1E43"/>
    <w:rsid w:val="005E28C5"/>
    <w:rsid w:val="005E32F1"/>
    <w:rsid w:val="005E3922"/>
    <w:rsid w:val="005E3B91"/>
    <w:rsid w:val="005E43E7"/>
    <w:rsid w:val="005E5CD2"/>
    <w:rsid w:val="005E6044"/>
    <w:rsid w:val="005E6394"/>
    <w:rsid w:val="005E66B4"/>
    <w:rsid w:val="005E679C"/>
    <w:rsid w:val="005E700A"/>
    <w:rsid w:val="005E7489"/>
    <w:rsid w:val="005F1014"/>
    <w:rsid w:val="005F278F"/>
    <w:rsid w:val="005F3A75"/>
    <w:rsid w:val="005F51B0"/>
    <w:rsid w:val="005F5257"/>
    <w:rsid w:val="005F53F6"/>
    <w:rsid w:val="005F5E24"/>
    <w:rsid w:val="005F6021"/>
    <w:rsid w:val="005F6388"/>
    <w:rsid w:val="006002BC"/>
    <w:rsid w:val="00601283"/>
    <w:rsid w:val="006014A0"/>
    <w:rsid w:val="00602299"/>
    <w:rsid w:val="006026AE"/>
    <w:rsid w:val="00602B45"/>
    <w:rsid w:val="00602F96"/>
    <w:rsid w:val="0060401A"/>
    <w:rsid w:val="0060436E"/>
    <w:rsid w:val="006043DF"/>
    <w:rsid w:val="00604C15"/>
    <w:rsid w:val="00606940"/>
    <w:rsid w:val="0060698D"/>
    <w:rsid w:val="00606D43"/>
    <w:rsid w:val="00607333"/>
    <w:rsid w:val="00607560"/>
    <w:rsid w:val="0060759F"/>
    <w:rsid w:val="00607B24"/>
    <w:rsid w:val="00607E64"/>
    <w:rsid w:val="0061021E"/>
    <w:rsid w:val="00610496"/>
    <w:rsid w:val="00610B05"/>
    <w:rsid w:val="00610F2F"/>
    <w:rsid w:val="006113E4"/>
    <w:rsid w:val="006126EB"/>
    <w:rsid w:val="00612DB9"/>
    <w:rsid w:val="00613386"/>
    <w:rsid w:val="006136B1"/>
    <w:rsid w:val="0061382C"/>
    <w:rsid w:val="0061438F"/>
    <w:rsid w:val="00614C94"/>
    <w:rsid w:val="006150A5"/>
    <w:rsid w:val="00615E2C"/>
    <w:rsid w:val="006163FE"/>
    <w:rsid w:val="00617429"/>
    <w:rsid w:val="0061774E"/>
    <w:rsid w:val="00617A47"/>
    <w:rsid w:val="00620CF1"/>
    <w:rsid w:val="006216C3"/>
    <w:rsid w:val="006220AB"/>
    <w:rsid w:val="00622196"/>
    <w:rsid w:val="00622691"/>
    <w:rsid w:val="00622D38"/>
    <w:rsid w:val="00623983"/>
    <w:rsid w:val="00623A57"/>
    <w:rsid w:val="006244C0"/>
    <w:rsid w:val="006268AF"/>
    <w:rsid w:val="00627A6C"/>
    <w:rsid w:val="00630298"/>
    <w:rsid w:val="00630B7C"/>
    <w:rsid w:val="00631262"/>
    <w:rsid w:val="0063282B"/>
    <w:rsid w:val="00632D52"/>
    <w:rsid w:val="006338BD"/>
    <w:rsid w:val="00634A88"/>
    <w:rsid w:val="00634CC1"/>
    <w:rsid w:val="00634E12"/>
    <w:rsid w:val="00635592"/>
    <w:rsid w:val="00635759"/>
    <w:rsid w:val="00635A6F"/>
    <w:rsid w:val="00637124"/>
    <w:rsid w:val="0063770D"/>
    <w:rsid w:val="0063792A"/>
    <w:rsid w:val="006410FE"/>
    <w:rsid w:val="00641181"/>
    <w:rsid w:val="006412D2"/>
    <w:rsid w:val="006447F8"/>
    <w:rsid w:val="006452EB"/>
    <w:rsid w:val="006455E7"/>
    <w:rsid w:val="00646528"/>
    <w:rsid w:val="00647358"/>
    <w:rsid w:val="00647B3B"/>
    <w:rsid w:val="00647E9B"/>
    <w:rsid w:val="00650F14"/>
    <w:rsid w:val="00652361"/>
    <w:rsid w:val="00652952"/>
    <w:rsid w:val="00652F04"/>
    <w:rsid w:val="00653090"/>
    <w:rsid w:val="00655853"/>
    <w:rsid w:val="00655F60"/>
    <w:rsid w:val="00656B42"/>
    <w:rsid w:val="006576C2"/>
    <w:rsid w:val="00657701"/>
    <w:rsid w:val="00657D5E"/>
    <w:rsid w:val="00657DB8"/>
    <w:rsid w:val="006605EC"/>
    <w:rsid w:val="006627ED"/>
    <w:rsid w:val="00662CE3"/>
    <w:rsid w:val="00662CEE"/>
    <w:rsid w:val="00664339"/>
    <w:rsid w:val="0066697A"/>
    <w:rsid w:val="006670E9"/>
    <w:rsid w:val="00672A0C"/>
    <w:rsid w:val="006746CE"/>
    <w:rsid w:val="00674EB1"/>
    <w:rsid w:val="00675E8F"/>
    <w:rsid w:val="006767F2"/>
    <w:rsid w:val="0067695B"/>
    <w:rsid w:val="00677333"/>
    <w:rsid w:val="0067755A"/>
    <w:rsid w:val="00677A6C"/>
    <w:rsid w:val="00681135"/>
    <w:rsid w:val="00681223"/>
    <w:rsid w:val="00681A50"/>
    <w:rsid w:val="006821E3"/>
    <w:rsid w:val="00682A00"/>
    <w:rsid w:val="00683B1A"/>
    <w:rsid w:val="00683EEB"/>
    <w:rsid w:val="006848EB"/>
    <w:rsid w:val="006852D0"/>
    <w:rsid w:val="006857A8"/>
    <w:rsid w:val="00687495"/>
    <w:rsid w:val="006903C5"/>
    <w:rsid w:val="006905EF"/>
    <w:rsid w:val="006911BD"/>
    <w:rsid w:val="0069246B"/>
    <w:rsid w:val="00692781"/>
    <w:rsid w:val="00692ABA"/>
    <w:rsid w:val="00692B22"/>
    <w:rsid w:val="00692F82"/>
    <w:rsid w:val="00693712"/>
    <w:rsid w:val="006945C2"/>
    <w:rsid w:val="00695DE4"/>
    <w:rsid w:val="0069663C"/>
    <w:rsid w:val="00696FCF"/>
    <w:rsid w:val="00697057"/>
    <w:rsid w:val="00697A8D"/>
    <w:rsid w:val="006A1E81"/>
    <w:rsid w:val="006A213C"/>
    <w:rsid w:val="006A2847"/>
    <w:rsid w:val="006A2BB9"/>
    <w:rsid w:val="006A39DD"/>
    <w:rsid w:val="006A3E89"/>
    <w:rsid w:val="006A443B"/>
    <w:rsid w:val="006A44C0"/>
    <w:rsid w:val="006A44C6"/>
    <w:rsid w:val="006A463A"/>
    <w:rsid w:val="006A4910"/>
    <w:rsid w:val="006A4E7C"/>
    <w:rsid w:val="006A501B"/>
    <w:rsid w:val="006A60C9"/>
    <w:rsid w:val="006A60CF"/>
    <w:rsid w:val="006A7102"/>
    <w:rsid w:val="006A7866"/>
    <w:rsid w:val="006B07E6"/>
    <w:rsid w:val="006B0A01"/>
    <w:rsid w:val="006B19B7"/>
    <w:rsid w:val="006B32AC"/>
    <w:rsid w:val="006B46CF"/>
    <w:rsid w:val="006B5414"/>
    <w:rsid w:val="006B54BD"/>
    <w:rsid w:val="006B68BF"/>
    <w:rsid w:val="006B6B3C"/>
    <w:rsid w:val="006B72EC"/>
    <w:rsid w:val="006B7335"/>
    <w:rsid w:val="006B7957"/>
    <w:rsid w:val="006C0583"/>
    <w:rsid w:val="006C095C"/>
    <w:rsid w:val="006C1541"/>
    <w:rsid w:val="006C1E3B"/>
    <w:rsid w:val="006C1EF1"/>
    <w:rsid w:val="006C272C"/>
    <w:rsid w:val="006C2EB9"/>
    <w:rsid w:val="006C3E06"/>
    <w:rsid w:val="006C463E"/>
    <w:rsid w:val="006C7C3B"/>
    <w:rsid w:val="006D1339"/>
    <w:rsid w:val="006D1A40"/>
    <w:rsid w:val="006D1F89"/>
    <w:rsid w:val="006D2137"/>
    <w:rsid w:val="006D21E5"/>
    <w:rsid w:val="006D2751"/>
    <w:rsid w:val="006D34E0"/>
    <w:rsid w:val="006D486D"/>
    <w:rsid w:val="006D49CC"/>
    <w:rsid w:val="006D542D"/>
    <w:rsid w:val="006D5C0B"/>
    <w:rsid w:val="006D669F"/>
    <w:rsid w:val="006D7D2E"/>
    <w:rsid w:val="006D7FDB"/>
    <w:rsid w:val="006E130A"/>
    <w:rsid w:val="006E164B"/>
    <w:rsid w:val="006E182B"/>
    <w:rsid w:val="006E1E92"/>
    <w:rsid w:val="006E2E51"/>
    <w:rsid w:val="006E32B5"/>
    <w:rsid w:val="006E357A"/>
    <w:rsid w:val="006E5126"/>
    <w:rsid w:val="006E5EBC"/>
    <w:rsid w:val="006E618C"/>
    <w:rsid w:val="006E67D1"/>
    <w:rsid w:val="006E737D"/>
    <w:rsid w:val="006E74BB"/>
    <w:rsid w:val="006E76DF"/>
    <w:rsid w:val="006F0ACB"/>
    <w:rsid w:val="006F0B45"/>
    <w:rsid w:val="006F2CAF"/>
    <w:rsid w:val="006F32D8"/>
    <w:rsid w:val="006F4668"/>
    <w:rsid w:val="006F5808"/>
    <w:rsid w:val="006F58A6"/>
    <w:rsid w:val="006F5C87"/>
    <w:rsid w:val="006F5C96"/>
    <w:rsid w:val="006F664C"/>
    <w:rsid w:val="006F6F80"/>
    <w:rsid w:val="006F75CA"/>
    <w:rsid w:val="006F7602"/>
    <w:rsid w:val="00700376"/>
    <w:rsid w:val="00701733"/>
    <w:rsid w:val="00702260"/>
    <w:rsid w:val="00702C65"/>
    <w:rsid w:val="00705557"/>
    <w:rsid w:val="007075E8"/>
    <w:rsid w:val="00707650"/>
    <w:rsid w:val="00707F51"/>
    <w:rsid w:val="00710F80"/>
    <w:rsid w:val="007110EB"/>
    <w:rsid w:val="007115A8"/>
    <w:rsid w:val="007136C7"/>
    <w:rsid w:val="00713E8C"/>
    <w:rsid w:val="007141F4"/>
    <w:rsid w:val="00714B2F"/>
    <w:rsid w:val="00715B0F"/>
    <w:rsid w:val="0071686F"/>
    <w:rsid w:val="00716A10"/>
    <w:rsid w:val="00716AB6"/>
    <w:rsid w:val="00716FCE"/>
    <w:rsid w:val="0071756A"/>
    <w:rsid w:val="00721B63"/>
    <w:rsid w:val="0072281B"/>
    <w:rsid w:val="00722F48"/>
    <w:rsid w:val="00723775"/>
    <w:rsid w:val="007246DC"/>
    <w:rsid w:val="00724D76"/>
    <w:rsid w:val="007253A6"/>
    <w:rsid w:val="0072643A"/>
    <w:rsid w:val="00730FFC"/>
    <w:rsid w:val="00731436"/>
    <w:rsid w:val="00731C66"/>
    <w:rsid w:val="007321A2"/>
    <w:rsid w:val="007322C3"/>
    <w:rsid w:val="00734ADC"/>
    <w:rsid w:val="0073534A"/>
    <w:rsid w:val="00735C1C"/>
    <w:rsid w:val="00736247"/>
    <w:rsid w:val="00736775"/>
    <w:rsid w:val="00737684"/>
    <w:rsid w:val="00737BC1"/>
    <w:rsid w:val="0074042C"/>
    <w:rsid w:val="0074084F"/>
    <w:rsid w:val="007408E1"/>
    <w:rsid w:val="00741814"/>
    <w:rsid w:val="00741A7E"/>
    <w:rsid w:val="00742A07"/>
    <w:rsid w:val="0074380A"/>
    <w:rsid w:val="007438DD"/>
    <w:rsid w:val="007449CE"/>
    <w:rsid w:val="00744ED2"/>
    <w:rsid w:val="007451E2"/>
    <w:rsid w:val="00745E6B"/>
    <w:rsid w:val="00745FFA"/>
    <w:rsid w:val="007460AA"/>
    <w:rsid w:val="00746596"/>
    <w:rsid w:val="00747F27"/>
    <w:rsid w:val="007503AC"/>
    <w:rsid w:val="00750443"/>
    <w:rsid w:val="007504CA"/>
    <w:rsid w:val="00750746"/>
    <w:rsid w:val="007520DD"/>
    <w:rsid w:val="007523C3"/>
    <w:rsid w:val="00752B99"/>
    <w:rsid w:val="00752F6C"/>
    <w:rsid w:val="00753C66"/>
    <w:rsid w:val="00753D53"/>
    <w:rsid w:val="00754825"/>
    <w:rsid w:val="00756117"/>
    <w:rsid w:val="00756AE7"/>
    <w:rsid w:val="00756AFE"/>
    <w:rsid w:val="00757140"/>
    <w:rsid w:val="00757915"/>
    <w:rsid w:val="007609CA"/>
    <w:rsid w:val="00760B25"/>
    <w:rsid w:val="0076148E"/>
    <w:rsid w:val="00761DF6"/>
    <w:rsid w:val="00762084"/>
    <w:rsid w:val="007627F5"/>
    <w:rsid w:val="00766B96"/>
    <w:rsid w:val="00766D77"/>
    <w:rsid w:val="0076730C"/>
    <w:rsid w:val="007678DB"/>
    <w:rsid w:val="00767E69"/>
    <w:rsid w:val="0077016B"/>
    <w:rsid w:val="007702D1"/>
    <w:rsid w:val="007707C0"/>
    <w:rsid w:val="00771D1C"/>
    <w:rsid w:val="00772339"/>
    <w:rsid w:val="007729DF"/>
    <w:rsid w:val="00772A56"/>
    <w:rsid w:val="0077391E"/>
    <w:rsid w:val="00773A6D"/>
    <w:rsid w:val="00773CD6"/>
    <w:rsid w:val="00774A3E"/>
    <w:rsid w:val="007750EC"/>
    <w:rsid w:val="007757BC"/>
    <w:rsid w:val="00775ED0"/>
    <w:rsid w:val="0077617B"/>
    <w:rsid w:val="0077737C"/>
    <w:rsid w:val="00777EF8"/>
    <w:rsid w:val="00780123"/>
    <w:rsid w:val="00781312"/>
    <w:rsid w:val="0078408A"/>
    <w:rsid w:val="00784273"/>
    <w:rsid w:val="00784FCA"/>
    <w:rsid w:val="00786088"/>
    <w:rsid w:val="007861E4"/>
    <w:rsid w:val="00786FA1"/>
    <w:rsid w:val="00787277"/>
    <w:rsid w:val="00793B1E"/>
    <w:rsid w:val="0079442D"/>
    <w:rsid w:val="007944AA"/>
    <w:rsid w:val="0079497A"/>
    <w:rsid w:val="00794A6D"/>
    <w:rsid w:val="00795265"/>
    <w:rsid w:val="00795665"/>
    <w:rsid w:val="00795809"/>
    <w:rsid w:val="0079588C"/>
    <w:rsid w:val="00796432"/>
    <w:rsid w:val="007A07F4"/>
    <w:rsid w:val="007A1593"/>
    <w:rsid w:val="007A2ACD"/>
    <w:rsid w:val="007A2E56"/>
    <w:rsid w:val="007A3758"/>
    <w:rsid w:val="007A3E47"/>
    <w:rsid w:val="007A404F"/>
    <w:rsid w:val="007A4C27"/>
    <w:rsid w:val="007A5237"/>
    <w:rsid w:val="007A541C"/>
    <w:rsid w:val="007A6809"/>
    <w:rsid w:val="007A691A"/>
    <w:rsid w:val="007A6BD9"/>
    <w:rsid w:val="007A7417"/>
    <w:rsid w:val="007A7831"/>
    <w:rsid w:val="007A79AA"/>
    <w:rsid w:val="007B0163"/>
    <w:rsid w:val="007B0638"/>
    <w:rsid w:val="007B09DB"/>
    <w:rsid w:val="007B0DFE"/>
    <w:rsid w:val="007B0F40"/>
    <w:rsid w:val="007B1984"/>
    <w:rsid w:val="007B2C44"/>
    <w:rsid w:val="007B3A77"/>
    <w:rsid w:val="007B4D75"/>
    <w:rsid w:val="007B5814"/>
    <w:rsid w:val="007B7683"/>
    <w:rsid w:val="007B7D1D"/>
    <w:rsid w:val="007C07BC"/>
    <w:rsid w:val="007C0B70"/>
    <w:rsid w:val="007C0B85"/>
    <w:rsid w:val="007C0FA3"/>
    <w:rsid w:val="007C1A87"/>
    <w:rsid w:val="007C27BF"/>
    <w:rsid w:val="007C282B"/>
    <w:rsid w:val="007C2DA7"/>
    <w:rsid w:val="007C3955"/>
    <w:rsid w:val="007C4260"/>
    <w:rsid w:val="007C538D"/>
    <w:rsid w:val="007D048B"/>
    <w:rsid w:val="007D1E1C"/>
    <w:rsid w:val="007D24EC"/>
    <w:rsid w:val="007D3CE2"/>
    <w:rsid w:val="007D4695"/>
    <w:rsid w:val="007D4924"/>
    <w:rsid w:val="007D5124"/>
    <w:rsid w:val="007D51BF"/>
    <w:rsid w:val="007D52EE"/>
    <w:rsid w:val="007D58B4"/>
    <w:rsid w:val="007D6AD6"/>
    <w:rsid w:val="007D6CB7"/>
    <w:rsid w:val="007E0BED"/>
    <w:rsid w:val="007E12AA"/>
    <w:rsid w:val="007E137C"/>
    <w:rsid w:val="007E1BE9"/>
    <w:rsid w:val="007E4113"/>
    <w:rsid w:val="007E4260"/>
    <w:rsid w:val="007E489F"/>
    <w:rsid w:val="007E7124"/>
    <w:rsid w:val="007E7949"/>
    <w:rsid w:val="007E7B1A"/>
    <w:rsid w:val="007E7C93"/>
    <w:rsid w:val="007F00F4"/>
    <w:rsid w:val="007F097F"/>
    <w:rsid w:val="007F0CA6"/>
    <w:rsid w:val="007F1DAA"/>
    <w:rsid w:val="007F2E04"/>
    <w:rsid w:val="007F38C8"/>
    <w:rsid w:val="007F3AA7"/>
    <w:rsid w:val="007F42EB"/>
    <w:rsid w:val="007F444F"/>
    <w:rsid w:val="007F51EB"/>
    <w:rsid w:val="007F558B"/>
    <w:rsid w:val="007F5775"/>
    <w:rsid w:val="007F6EBE"/>
    <w:rsid w:val="0080032F"/>
    <w:rsid w:val="00800A4F"/>
    <w:rsid w:val="008019DC"/>
    <w:rsid w:val="00801A16"/>
    <w:rsid w:val="0080217B"/>
    <w:rsid w:val="008026FC"/>
    <w:rsid w:val="008036E3"/>
    <w:rsid w:val="00804733"/>
    <w:rsid w:val="008047EF"/>
    <w:rsid w:val="008076B1"/>
    <w:rsid w:val="00807706"/>
    <w:rsid w:val="00807A58"/>
    <w:rsid w:val="00807D4C"/>
    <w:rsid w:val="00807F25"/>
    <w:rsid w:val="0081004D"/>
    <w:rsid w:val="00811445"/>
    <w:rsid w:val="00811798"/>
    <w:rsid w:val="0081209A"/>
    <w:rsid w:val="00812F76"/>
    <w:rsid w:val="00813EB8"/>
    <w:rsid w:val="0081415D"/>
    <w:rsid w:val="0081442A"/>
    <w:rsid w:val="00815448"/>
    <w:rsid w:val="0081615B"/>
    <w:rsid w:val="00816173"/>
    <w:rsid w:val="008176A9"/>
    <w:rsid w:val="00821F19"/>
    <w:rsid w:val="0082254F"/>
    <w:rsid w:val="00822C28"/>
    <w:rsid w:val="008242F5"/>
    <w:rsid w:val="00824A8E"/>
    <w:rsid w:val="00824AEB"/>
    <w:rsid w:val="00824C8A"/>
    <w:rsid w:val="0082524D"/>
    <w:rsid w:val="00825757"/>
    <w:rsid w:val="0082578F"/>
    <w:rsid w:val="00825D0A"/>
    <w:rsid w:val="008266CA"/>
    <w:rsid w:val="00826B3E"/>
    <w:rsid w:val="00830847"/>
    <w:rsid w:val="008308D2"/>
    <w:rsid w:val="00830AD4"/>
    <w:rsid w:val="008331EB"/>
    <w:rsid w:val="00833E07"/>
    <w:rsid w:val="00834B20"/>
    <w:rsid w:val="00834D6C"/>
    <w:rsid w:val="008351E3"/>
    <w:rsid w:val="008352E6"/>
    <w:rsid w:val="00835785"/>
    <w:rsid w:val="0083598F"/>
    <w:rsid w:val="00835DF0"/>
    <w:rsid w:val="00836C8E"/>
    <w:rsid w:val="00837005"/>
    <w:rsid w:val="0083719A"/>
    <w:rsid w:val="00840911"/>
    <w:rsid w:val="00840B6F"/>
    <w:rsid w:val="00841103"/>
    <w:rsid w:val="008421F1"/>
    <w:rsid w:val="008423A1"/>
    <w:rsid w:val="00843496"/>
    <w:rsid w:val="00843545"/>
    <w:rsid w:val="008437A0"/>
    <w:rsid w:val="00844546"/>
    <w:rsid w:val="00844CCE"/>
    <w:rsid w:val="008458AC"/>
    <w:rsid w:val="008462D6"/>
    <w:rsid w:val="008467F4"/>
    <w:rsid w:val="00846B4A"/>
    <w:rsid w:val="00846EA7"/>
    <w:rsid w:val="008473E8"/>
    <w:rsid w:val="00847AE6"/>
    <w:rsid w:val="00850ECA"/>
    <w:rsid w:val="00851142"/>
    <w:rsid w:val="008512E3"/>
    <w:rsid w:val="008515AB"/>
    <w:rsid w:val="00851987"/>
    <w:rsid w:val="00851E71"/>
    <w:rsid w:val="008526D0"/>
    <w:rsid w:val="0085314A"/>
    <w:rsid w:val="00853857"/>
    <w:rsid w:val="008538EC"/>
    <w:rsid w:val="008543D4"/>
    <w:rsid w:val="00854E0A"/>
    <w:rsid w:val="00855C5C"/>
    <w:rsid w:val="00855F46"/>
    <w:rsid w:val="008578CE"/>
    <w:rsid w:val="008579F0"/>
    <w:rsid w:val="00857AA2"/>
    <w:rsid w:val="00860E56"/>
    <w:rsid w:val="008614A9"/>
    <w:rsid w:val="0086192C"/>
    <w:rsid w:val="00861D26"/>
    <w:rsid w:val="008622EB"/>
    <w:rsid w:val="008635A4"/>
    <w:rsid w:val="008639ED"/>
    <w:rsid w:val="008650CE"/>
    <w:rsid w:val="00865300"/>
    <w:rsid w:val="00865466"/>
    <w:rsid w:val="00865547"/>
    <w:rsid w:val="008655FB"/>
    <w:rsid w:val="00865E6B"/>
    <w:rsid w:val="0086646A"/>
    <w:rsid w:val="00866481"/>
    <w:rsid w:val="008664B3"/>
    <w:rsid w:val="00871341"/>
    <w:rsid w:val="00871D12"/>
    <w:rsid w:val="00871DF3"/>
    <w:rsid w:val="0087278E"/>
    <w:rsid w:val="00872A91"/>
    <w:rsid w:val="00873A4E"/>
    <w:rsid w:val="00873AED"/>
    <w:rsid w:val="0087439B"/>
    <w:rsid w:val="00875E66"/>
    <w:rsid w:val="00875F76"/>
    <w:rsid w:val="008764B2"/>
    <w:rsid w:val="00876671"/>
    <w:rsid w:val="0087703A"/>
    <w:rsid w:val="00877817"/>
    <w:rsid w:val="008818B8"/>
    <w:rsid w:val="00881E86"/>
    <w:rsid w:val="008827D3"/>
    <w:rsid w:val="008830B5"/>
    <w:rsid w:val="008845C6"/>
    <w:rsid w:val="0088666D"/>
    <w:rsid w:val="00891182"/>
    <w:rsid w:val="00892104"/>
    <w:rsid w:val="0089217C"/>
    <w:rsid w:val="00893719"/>
    <w:rsid w:val="008937CE"/>
    <w:rsid w:val="008940C4"/>
    <w:rsid w:val="00894630"/>
    <w:rsid w:val="008959C3"/>
    <w:rsid w:val="008959D8"/>
    <w:rsid w:val="00896796"/>
    <w:rsid w:val="00896D89"/>
    <w:rsid w:val="00896E90"/>
    <w:rsid w:val="00896F92"/>
    <w:rsid w:val="00897D9C"/>
    <w:rsid w:val="008A03D7"/>
    <w:rsid w:val="008A19B3"/>
    <w:rsid w:val="008A2243"/>
    <w:rsid w:val="008A4B41"/>
    <w:rsid w:val="008A52F3"/>
    <w:rsid w:val="008A5561"/>
    <w:rsid w:val="008A5A44"/>
    <w:rsid w:val="008A62E0"/>
    <w:rsid w:val="008A66E7"/>
    <w:rsid w:val="008A6CFC"/>
    <w:rsid w:val="008A735C"/>
    <w:rsid w:val="008A7C63"/>
    <w:rsid w:val="008B05BF"/>
    <w:rsid w:val="008B122C"/>
    <w:rsid w:val="008B1D63"/>
    <w:rsid w:val="008B35DB"/>
    <w:rsid w:val="008B36DA"/>
    <w:rsid w:val="008B3D39"/>
    <w:rsid w:val="008B4410"/>
    <w:rsid w:val="008B4B48"/>
    <w:rsid w:val="008B5B92"/>
    <w:rsid w:val="008B60E9"/>
    <w:rsid w:val="008B703A"/>
    <w:rsid w:val="008B772D"/>
    <w:rsid w:val="008C0068"/>
    <w:rsid w:val="008C00F2"/>
    <w:rsid w:val="008C0816"/>
    <w:rsid w:val="008C0BB9"/>
    <w:rsid w:val="008C0D8E"/>
    <w:rsid w:val="008C0DF4"/>
    <w:rsid w:val="008C181B"/>
    <w:rsid w:val="008C18B0"/>
    <w:rsid w:val="008C2A08"/>
    <w:rsid w:val="008C2AA2"/>
    <w:rsid w:val="008C3B22"/>
    <w:rsid w:val="008C45FC"/>
    <w:rsid w:val="008C551C"/>
    <w:rsid w:val="008C66A5"/>
    <w:rsid w:val="008C6807"/>
    <w:rsid w:val="008C7665"/>
    <w:rsid w:val="008C7918"/>
    <w:rsid w:val="008D023B"/>
    <w:rsid w:val="008D0C60"/>
    <w:rsid w:val="008D1C52"/>
    <w:rsid w:val="008D22D7"/>
    <w:rsid w:val="008D2C91"/>
    <w:rsid w:val="008D2E8B"/>
    <w:rsid w:val="008D2EB9"/>
    <w:rsid w:val="008D308F"/>
    <w:rsid w:val="008D3A0F"/>
    <w:rsid w:val="008D57BD"/>
    <w:rsid w:val="008D5983"/>
    <w:rsid w:val="008D62F7"/>
    <w:rsid w:val="008D6B7C"/>
    <w:rsid w:val="008D70A3"/>
    <w:rsid w:val="008D7455"/>
    <w:rsid w:val="008D7AD4"/>
    <w:rsid w:val="008D7D81"/>
    <w:rsid w:val="008D7EE5"/>
    <w:rsid w:val="008E00D6"/>
    <w:rsid w:val="008E08A8"/>
    <w:rsid w:val="008E1398"/>
    <w:rsid w:val="008E1881"/>
    <w:rsid w:val="008E41F9"/>
    <w:rsid w:val="008E447E"/>
    <w:rsid w:val="008E49B2"/>
    <w:rsid w:val="008E4B41"/>
    <w:rsid w:val="008E52DF"/>
    <w:rsid w:val="008E5787"/>
    <w:rsid w:val="008E5ADF"/>
    <w:rsid w:val="008E5D5B"/>
    <w:rsid w:val="008E61EC"/>
    <w:rsid w:val="008E6400"/>
    <w:rsid w:val="008E640F"/>
    <w:rsid w:val="008E6D9B"/>
    <w:rsid w:val="008E776A"/>
    <w:rsid w:val="008F005F"/>
    <w:rsid w:val="008F1D28"/>
    <w:rsid w:val="008F251B"/>
    <w:rsid w:val="008F2531"/>
    <w:rsid w:val="008F2598"/>
    <w:rsid w:val="008F266E"/>
    <w:rsid w:val="008F40BA"/>
    <w:rsid w:val="008F60D6"/>
    <w:rsid w:val="008F680D"/>
    <w:rsid w:val="008F6A4F"/>
    <w:rsid w:val="00901555"/>
    <w:rsid w:val="0090197F"/>
    <w:rsid w:val="0090266B"/>
    <w:rsid w:val="00902BAD"/>
    <w:rsid w:val="00902C81"/>
    <w:rsid w:val="00903907"/>
    <w:rsid w:val="00903B6B"/>
    <w:rsid w:val="009040F6"/>
    <w:rsid w:val="00904424"/>
    <w:rsid w:val="00905442"/>
    <w:rsid w:val="00906019"/>
    <w:rsid w:val="009066B4"/>
    <w:rsid w:val="009066DA"/>
    <w:rsid w:val="009066EF"/>
    <w:rsid w:val="009103A7"/>
    <w:rsid w:val="00910623"/>
    <w:rsid w:val="00910AE0"/>
    <w:rsid w:val="00910D14"/>
    <w:rsid w:val="00911046"/>
    <w:rsid w:val="009111AE"/>
    <w:rsid w:val="00911460"/>
    <w:rsid w:val="00912651"/>
    <w:rsid w:val="0091279A"/>
    <w:rsid w:val="009139D5"/>
    <w:rsid w:val="009143EC"/>
    <w:rsid w:val="0091495D"/>
    <w:rsid w:val="00916871"/>
    <w:rsid w:val="00916D23"/>
    <w:rsid w:val="00916D57"/>
    <w:rsid w:val="0091722A"/>
    <w:rsid w:val="00917516"/>
    <w:rsid w:val="009179D2"/>
    <w:rsid w:val="00920384"/>
    <w:rsid w:val="00921AED"/>
    <w:rsid w:val="0092216D"/>
    <w:rsid w:val="009221A0"/>
    <w:rsid w:val="00922485"/>
    <w:rsid w:val="00922C37"/>
    <w:rsid w:val="00923244"/>
    <w:rsid w:val="00923BF8"/>
    <w:rsid w:val="00923F4C"/>
    <w:rsid w:val="009246EF"/>
    <w:rsid w:val="009249D3"/>
    <w:rsid w:val="00924DF3"/>
    <w:rsid w:val="0092565D"/>
    <w:rsid w:val="00925B6A"/>
    <w:rsid w:val="009309CB"/>
    <w:rsid w:val="00930EB5"/>
    <w:rsid w:val="009311B3"/>
    <w:rsid w:val="009316B4"/>
    <w:rsid w:val="00931B34"/>
    <w:rsid w:val="00932DD9"/>
    <w:rsid w:val="00933B07"/>
    <w:rsid w:val="00933B2F"/>
    <w:rsid w:val="00934F6F"/>
    <w:rsid w:val="0093511E"/>
    <w:rsid w:val="009357F8"/>
    <w:rsid w:val="00935A66"/>
    <w:rsid w:val="00936261"/>
    <w:rsid w:val="00937152"/>
    <w:rsid w:val="00937CCE"/>
    <w:rsid w:val="00937F14"/>
    <w:rsid w:val="00940C3D"/>
    <w:rsid w:val="00941092"/>
    <w:rsid w:val="00941647"/>
    <w:rsid w:val="009421F1"/>
    <w:rsid w:val="00942C92"/>
    <w:rsid w:val="00943717"/>
    <w:rsid w:val="009443C1"/>
    <w:rsid w:val="00944969"/>
    <w:rsid w:val="00945444"/>
    <w:rsid w:val="00945F07"/>
    <w:rsid w:val="00945F22"/>
    <w:rsid w:val="0094658C"/>
    <w:rsid w:val="00946652"/>
    <w:rsid w:val="00946847"/>
    <w:rsid w:val="00946BB5"/>
    <w:rsid w:val="00946F51"/>
    <w:rsid w:val="00947066"/>
    <w:rsid w:val="009502FB"/>
    <w:rsid w:val="00950407"/>
    <w:rsid w:val="00950413"/>
    <w:rsid w:val="00950850"/>
    <w:rsid w:val="0095298C"/>
    <w:rsid w:val="00952B9A"/>
    <w:rsid w:val="00952D4C"/>
    <w:rsid w:val="00953CD2"/>
    <w:rsid w:val="00953D63"/>
    <w:rsid w:val="00954F70"/>
    <w:rsid w:val="00955292"/>
    <w:rsid w:val="0095589D"/>
    <w:rsid w:val="009560E4"/>
    <w:rsid w:val="00956BDF"/>
    <w:rsid w:val="00956DB3"/>
    <w:rsid w:val="00956FED"/>
    <w:rsid w:val="00957529"/>
    <w:rsid w:val="00957549"/>
    <w:rsid w:val="00960A96"/>
    <w:rsid w:val="00960C7F"/>
    <w:rsid w:val="009619F5"/>
    <w:rsid w:val="009626FA"/>
    <w:rsid w:val="0096278F"/>
    <w:rsid w:val="00964D28"/>
    <w:rsid w:val="00965248"/>
    <w:rsid w:val="0096583E"/>
    <w:rsid w:val="00965C40"/>
    <w:rsid w:val="00965FA1"/>
    <w:rsid w:val="00967370"/>
    <w:rsid w:val="00967BFB"/>
    <w:rsid w:val="00967FF2"/>
    <w:rsid w:val="00970014"/>
    <w:rsid w:val="009706E2"/>
    <w:rsid w:val="00970A37"/>
    <w:rsid w:val="00971643"/>
    <w:rsid w:val="00972542"/>
    <w:rsid w:val="009745AE"/>
    <w:rsid w:val="00974E64"/>
    <w:rsid w:val="0097538D"/>
    <w:rsid w:val="00976D87"/>
    <w:rsid w:val="00981009"/>
    <w:rsid w:val="00981D58"/>
    <w:rsid w:val="009826DA"/>
    <w:rsid w:val="009828C1"/>
    <w:rsid w:val="00984F8B"/>
    <w:rsid w:val="009850CE"/>
    <w:rsid w:val="00986A53"/>
    <w:rsid w:val="00986BA7"/>
    <w:rsid w:val="00987AAA"/>
    <w:rsid w:val="009902B5"/>
    <w:rsid w:val="00990544"/>
    <w:rsid w:val="00990BFD"/>
    <w:rsid w:val="009917B7"/>
    <w:rsid w:val="00991C90"/>
    <w:rsid w:val="00991F76"/>
    <w:rsid w:val="009922CB"/>
    <w:rsid w:val="0099231A"/>
    <w:rsid w:val="00992C41"/>
    <w:rsid w:val="00993543"/>
    <w:rsid w:val="0099395D"/>
    <w:rsid w:val="0099421E"/>
    <w:rsid w:val="00994DBD"/>
    <w:rsid w:val="00994F17"/>
    <w:rsid w:val="00994FD2"/>
    <w:rsid w:val="00995241"/>
    <w:rsid w:val="00995685"/>
    <w:rsid w:val="0099575C"/>
    <w:rsid w:val="00995A83"/>
    <w:rsid w:val="0099733B"/>
    <w:rsid w:val="009976B5"/>
    <w:rsid w:val="009A0404"/>
    <w:rsid w:val="009A092C"/>
    <w:rsid w:val="009A0ACD"/>
    <w:rsid w:val="009A2D02"/>
    <w:rsid w:val="009A37D9"/>
    <w:rsid w:val="009A3906"/>
    <w:rsid w:val="009A3EA6"/>
    <w:rsid w:val="009A4D75"/>
    <w:rsid w:val="009A5A88"/>
    <w:rsid w:val="009A5BF4"/>
    <w:rsid w:val="009A5C0D"/>
    <w:rsid w:val="009A6560"/>
    <w:rsid w:val="009A70C9"/>
    <w:rsid w:val="009A7FFE"/>
    <w:rsid w:val="009B00EF"/>
    <w:rsid w:val="009B04B3"/>
    <w:rsid w:val="009B16A8"/>
    <w:rsid w:val="009B1A55"/>
    <w:rsid w:val="009B2DA4"/>
    <w:rsid w:val="009B3717"/>
    <w:rsid w:val="009B39CE"/>
    <w:rsid w:val="009B47B0"/>
    <w:rsid w:val="009B536B"/>
    <w:rsid w:val="009B56C8"/>
    <w:rsid w:val="009B5FBD"/>
    <w:rsid w:val="009C052A"/>
    <w:rsid w:val="009C221F"/>
    <w:rsid w:val="009C2F0C"/>
    <w:rsid w:val="009C3CB5"/>
    <w:rsid w:val="009C573E"/>
    <w:rsid w:val="009C5D77"/>
    <w:rsid w:val="009C5DE1"/>
    <w:rsid w:val="009C606E"/>
    <w:rsid w:val="009C68A2"/>
    <w:rsid w:val="009C7563"/>
    <w:rsid w:val="009D0802"/>
    <w:rsid w:val="009D0984"/>
    <w:rsid w:val="009D09CF"/>
    <w:rsid w:val="009D21AC"/>
    <w:rsid w:val="009D3331"/>
    <w:rsid w:val="009D3A6C"/>
    <w:rsid w:val="009D45A6"/>
    <w:rsid w:val="009D486B"/>
    <w:rsid w:val="009D50A6"/>
    <w:rsid w:val="009D5583"/>
    <w:rsid w:val="009D55E1"/>
    <w:rsid w:val="009D5878"/>
    <w:rsid w:val="009D67EE"/>
    <w:rsid w:val="009D6D75"/>
    <w:rsid w:val="009D74AA"/>
    <w:rsid w:val="009D74AF"/>
    <w:rsid w:val="009D7976"/>
    <w:rsid w:val="009E04A7"/>
    <w:rsid w:val="009E05C2"/>
    <w:rsid w:val="009E1A2F"/>
    <w:rsid w:val="009E1F29"/>
    <w:rsid w:val="009E2BDD"/>
    <w:rsid w:val="009E34BC"/>
    <w:rsid w:val="009E50E7"/>
    <w:rsid w:val="009E593C"/>
    <w:rsid w:val="009E629D"/>
    <w:rsid w:val="009E7323"/>
    <w:rsid w:val="009F0F09"/>
    <w:rsid w:val="009F103A"/>
    <w:rsid w:val="009F2B37"/>
    <w:rsid w:val="009F3748"/>
    <w:rsid w:val="009F3936"/>
    <w:rsid w:val="009F3B30"/>
    <w:rsid w:val="009F3D22"/>
    <w:rsid w:val="009F4304"/>
    <w:rsid w:val="009F447F"/>
    <w:rsid w:val="009F4B57"/>
    <w:rsid w:val="009F55CE"/>
    <w:rsid w:val="009F5DD1"/>
    <w:rsid w:val="009F63F2"/>
    <w:rsid w:val="009F6F65"/>
    <w:rsid w:val="009F7CA4"/>
    <w:rsid w:val="00A00320"/>
    <w:rsid w:val="00A003D6"/>
    <w:rsid w:val="00A01175"/>
    <w:rsid w:val="00A01A51"/>
    <w:rsid w:val="00A021EF"/>
    <w:rsid w:val="00A025CA"/>
    <w:rsid w:val="00A044A0"/>
    <w:rsid w:val="00A04A6A"/>
    <w:rsid w:val="00A04B8F"/>
    <w:rsid w:val="00A05D40"/>
    <w:rsid w:val="00A062C4"/>
    <w:rsid w:val="00A065A5"/>
    <w:rsid w:val="00A0733A"/>
    <w:rsid w:val="00A103B2"/>
    <w:rsid w:val="00A111B3"/>
    <w:rsid w:val="00A116A1"/>
    <w:rsid w:val="00A11D0F"/>
    <w:rsid w:val="00A14B8B"/>
    <w:rsid w:val="00A15B13"/>
    <w:rsid w:val="00A16105"/>
    <w:rsid w:val="00A165AE"/>
    <w:rsid w:val="00A16D5C"/>
    <w:rsid w:val="00A1733E"/>
    <w:rsid w:val="00A17EB4"/>
    <w:rsid w:val="00A2017F"/>
    <w:rsid w:val="00A203E1"/>
    <w:rsid w:val="00A210F1"/>
    <w:rsid w:val="00A2187E"/>
    <w:rsid w:val="00A22453"/>
    <w:rsid w:val="00A235F8"/>
    <w:rsid w:val="00A23D0F"/>
    <w:rsid w:val="00A25ACA"/>
    <w:rsid w:val="00A25D7E"/>
    <w:rsid w:val="00A25DD2"/>
    <w:rsid w:val="00A266BB"/>
    <w:rsid w:val="00A26844"/>
    <w:rsid w:val="00A269F9"/>
    <w:rsid w:val="00A271CC"/>
    <w:rsid w:val="00A27518"/>
    <w:rsid w:val="00A300F3"/>
    <w:rsid w:val="00A307DF"/>
    <w:rsid w:val="00A30B1B"/>
    <w:rsid w:val="00A30CF4"/>
    <w:rsid w:val="00A30F97"/>
    <w:rsid w:val="00A31349"/>
    <w:rsid w:val="00A32257"/>
    <w:rsid w:val="00A327B2"/>
    <w:rsid w:val="00A3287A"/>
    <w:rsid w:val="00A3304E"/>
    <w:rsid w:val="00A33128"/>
    <w:rsid w:val="00A331CD"/>
    <w:rsid w:val="00A33697"/>
    <w:rsid w:val="00A339C5"/>
    <w:rsid w:val="00A33A54"/>
    <w:rsid w:val="00A34274"/>
    <w:rsid w:val="00A346B4"/>
    <w:rsid w:val="00A373F6"/>
    <w:rsid w:val="00A37582"/>
    <w:rsid w:val="00A3760D"/>
    <w:rsid w:val="00A37A07"/>
    <w:rsid w:val="00A37D42"/>
    <w:rsid w:val="00A41C11"/>
    <w:rsid w:val="00A4204A"/>
    <w:rsid w:val="00A424DC"/>
    <w:rsid w:val="00A42626"/>
    <w:rsid w:val="00A42740"/>
    <w:rsid w:val="00A42827"/>
    <w:rsid w:val="00A43B23"/>
    <w:rsid w:val="00A44BED"/>
    <w:rsid w:val="00A459FD"/>
    <w:rsid w:val="00A45B90"/>
    <w:rsid w:val="00A501C8"/>
    <w:rsid w:val="00A50329"/>
    <w:rsid w:val="00A54233"/>
    <w:rsid w:val="00A55703"/>
    <w:rsid w:val="00A56EDD"/>
    <w:rsid w:val="00A56F1B"/>
    <w:rsid w:val="00A57009"/>
    <w:rsid w:val="00A5717C"/>
    <w:rsid w:val="00A60954"/>
    <w:rsid w:val="00A609C3"/>
    <w:rsid w:val="00A60F96"/>
    <w:rsid w:val="00A625DB"/>
    <w:rsid w:val="00A6273B"/>
    <w:rsid w:val="00A629C1"/>
    <w:rsid w:val="00A62EDB"/>
    <w:rsid w:val="00A62FB8"/>
    <w:rsid w:val="00A63B1A"/>
    <w:rsid w:val="00A6587F"/>
    <w:rsid w:val="00A65F26"/>
    <w:rsid w:val="00A671A3"/>
    <w:rsid w:val="00A6773A"/>
    <w:rsid w:val="00A706CD"/>
    <w:rsid w:val="00A72B81"/>
    <w:rsid w:val="00A72D13"/>
    <w:rsid w:val="00A7308D"/>
    <w:rsid w:val="00A739D7"/>
    <w:rsid w:val="00A73A22"/>
    <w:rsid w:val="00A7459B"/>
    <w:rsid w:val="00A74985"/>
    <w:rsid w:val="00A753AB"/>
    <w:rsid w:val="00A75529"/>
    <w:rsid w:val="00A75A1A"/>
    <w:rsid w:val="00A76B2C"/>
    <w:rsid w:val="00A7750C"/>
    <w:rsid w:val="00A82196"/>
    <w:rsid w:val="00A82ACD"/>
    <w:rsid w:val="00A82F50"/>
    <w:rsid w:val="00A83631"/>
    <w:rsid w:val="00A83D6E"/>
    <w:rsid w:val="00A8444C"/>
    <w:rsid w:val="00A84628"/>
    <w:rsid w:val="00A8535D"/>
    <w:rsid w:val="00A87291"/>
    <w:rsid w:val="00A873EB"/>
    <w:rsid w:val="00A87742"/>
    <w:rsid w:val="00A87B31"/>
    <w:rsid w:val="00A9027C"/>
    <w:rsid w:val="00A90A49"/>
    <w:rsid w:val="00A93679"/>
    <w:rsid w:val="00A9416F"/>
    <w:rsid w:val="00A94287"/>
    <w:rsid w:val="00A95B2A"/>
    <w:rsid w:val="00A96ACF"/>
    <w:rsid w:val="00A97965"/>
    <w:rsid w:val="00A97E7B"/>
    <w:rsid w:val="00AA03CA"/>
    <w:rsid w:val="00AA09BB"/>
    <w:rsid w:val="00AA0B6A"/>
    <w:rsid w:val="00AA19C1"/>
    <w:rsid w:val="00AA245E"/>
    <w:rsid w:val="00AA31FB"/>
    <w:rsid w:val="00AA333F"/>
    <w:rsid w:val="00AA4208"/>
    <w:rsid w:val="00AA4235"/>
    <w:rsid w:val="00AA46F8"/>
    <w:rsid w:val="00AA48F6"/>
    <w:rsid w:val="00AA53B2"/>
    <w:rsid w:val="00AA5C7C"/>
    <w:rsid w:val="00AA6211"/>
    <w:rsid w:val="00AB04D2"/>
    <w:rsid w:val="00AB1331"/>
    <w:rsid w:val="00AB1ACB"/>
    <w:rsid w:val="00AB2B7B"/>
    <w:rsid w:val="00AB2DA0"/>
    <w:rsid w:val="00AB351F"/>
    <w:rsid w:val="00AB3F26"/>
    <w:rsid w:val="00AB43F4"/>
    <w:rsid w:val="00AB449D"/>
    <w:rsid w:val="00AB4712"/>
    <w:rsid w:val="00AB5103"/>
    <w:rsid w:val="00AB521A"/>
    <w:rsid w:val="00AB5293"/>
    <w:rsid w:val="00AB55F1"/>
    <w:rsid w:val="00AB5709"/>
    <w:rsid w:val="00AB5A9A"/>
    <w:rsid w:val="00AB5E0D"/>
    <w:rsid w:val="00AB6171"/>
    <w:rsid w:val="00AB69A9"/>
    <w:rsid w:val="00AB6F41"/>
    <w:rsid w:val="00AB7547"/>
    <w:rsid w:val="00AB78C6"/>
    <w:rsid w:val="00AB79CD"/>
    <w:rsid w:val="00AB7E95"/>
    <w:rsid w:val="00AC0057"/>
    <w:rsid w:val="00AC0C3B"/>
    <w:rsid w:val="00AC0FCA"/>
    <w:rsid w:val="00AC187C"/>
    <w:rsid w:val="00AC1EAD"/>
    <w:rsid w:val="00AC1FE6"/>
    <w:rsid w:val="00AC2BCC"/>
    <w:rsid w:val="00AC2F5F"/>
    <w:rsid w:val="00AC3788"/>
    <w:rsid w:val="00AC5038"/>
    <w:rsid w:val="00AC66D0"/>
    <w:rsid w:val="00AC6733"/>
    <w:rsid w:val="00AD0128"/>
    <w:rsid w:val="00AD0628"/>
    <w:rsid w:val="00AD075D"/>
    <w:rsid w:val="00AD0D33"/>
    <w:rsid w:val="00AD0FEC"/>
    <w:rsid w:val="00AD151B"/>
    <w:rsid w:val="00AD2516"/>
    <w:rsid w:val="00AD27E8"/>
    <w:rsid w:val="00AD4466"/>
    <w:rsid w:val="00AD46FC"/>
    <w:rsid w:val="00AD4C0A"/>
    <w:rsid w:val="00AD4EC7"/>
    <w:rsid w:val="00AD51CA"/>
    <w:rsid w:val="00AD5E4D"/>
    <w:rsid w:val="00AD5FC5"/>
    <w:rsid w:val="00AD6B14"/>
    <w:rsid w:val="00AD6EA8"/>
    <w:rsid w:val="00AD7D4D"/>
    <w:rsid w:val="00AE048E"/>
    <w:rsid w:val="00AE04F2"/>
    <w:rsid w:val="00AE0F59"/>
    <w:rsid w:val="00AE1995"/>
    <w:rsid w:val="00AE1CE5"/>
    <w:rsid w:val="00AE397D"/>
    <w:rsid w:val="00AE3DE9"/>
    <w:rsid w:val="00AE3E8F"/>
    <w:rsid w:val="00AE3F2C"/>
    <w:rsid w:val="00AE5271"/>
    <w:rsid w:val="00AE5DDA"/>
    <w:rsid w:val="00AE61DF"/>
    <w:rsid w:val="00AE6A7C"/>
    <w:rsid w:val="00AE7C9D"/>
    <w:rsid w:val="00AF068B"/>
    <w:rsid w:val="00AF0DF7"/>
    <w:rsid w:val="00AF1363"/>
    <w:rsid w:val="00AF1C1F"/>
    <w:rsid w:val="00AF2176"/>
    <w:rsid w:val="00AF308E"/>
    <w:rsid w:val="00AF45E5"/>
    <w:rsid w:val="00AF4C37"/>
    <w:rsid w:val="00AF54A5"/>
    <w:rsid w:val="00AF5650"/>
    <w:rsid w:val="00AF643B"/>
    <w:rsid w:val="00AF77BE"/>
    <w:rsid w:val="00AF7BC5"/>
    <w:rsid w:val="00AF7D0B"/>
    <w:rsid w:val="00B00437"/>
    <w:rsid w:val="00B009FF"/>
    <w:rsid w:val="00B011A0"/>
    <w:rsid w:val="00B01F4D"/>
    <w:rsid w:val="00B026A8"/>
    <w:rsid w:val="00B02E7F"/>
    <w:rsid w:val="00B0623D"/>
    <w:rsid w:val="00B0624F"/>
    <w:rsid w:val="00B07CF2"/>
    <w:rsid w:val="00B07F28"/>
    <w:rsid w:val="00B10277"/>
    <w:rsid w:val="00B10398"/>
    <w:rsid w:val="00B1126B"/>
    <w:rsid w:val="00B112D4"/>
    <w:rsid w:val="00B117AE"/>
    <w:rsid w:val="00B1183A"/>
    <w:rsid w:val="00B11DD6"/>
    <w:rsid w:val="00B11F4B"/>
    <w:rsid w:val="00B12A37"/>
    <w:rsid w:val="00B12C50"/>
    <w:rsid w:val="00B134BF"/>
    <w:rsid w:val="00B1429F"/>
    <w:rsid w:val="00B14A4D"/>
    <w:rsid w:val="00B159FD"/>
    <w:rsid w:val="00B17DFE"/>
    <w:rsid w:val="00B20442"/>
    <w:rsid w:val="00B209BE"/>
    <w:rsid w:val="00B209FA"/>
    <w:rsid w:val="00B20EC5"/>
    <w:rsid w:val="00B21C10"/>
    <w:rsid w:val="00B21DD1"/>
    <w:rsid w:val="00B21FFB"/>
    <w:rsid w:val="00B221BA"/>
    <w:rsid w:val="00B222DA"/>
    <w:rsid w:val="00B2300A"/>
    <w:rsid w:val="00B24715"/>
    <w:rsid w:val="00B24DA8"/>
    <w:rsid w:val="00B24F1A"/>
    <w:rsid w:val="00B2576B"/>
    <w:rsid w:val="00B25F4D"/>
    <w:rsid w:val="00B307E7"/>
    <w:rsid w:val="00B30E4E"/>
    <w:rsid w:val="00B30EC0"/>
    <w:rsid w:val="00B31165"/>
    <w:rsid w:val="00B32023"/>
    <w:rsid w:val="00B33293"/>
    <w:rsid w:val="00B336A4"/>
    <w:rsid w:val="00B33732"/>
    <w:rsid w:val="00B356FA"/>
    <w:rsid w:val="00B35933"/>
    <w:rsid w:val="00B368C0"/>
    <w:rsid w:val="00B37614"/>
    <w:rsid w:val="00B415C8"/>
    <w:rsid w:val="00B41711"/>
    <w:rsid w:val="00B41BEF"/>
    <w:rsid w:val="00B422ED"/>
    <w:rsid w:val="00B42A25"/>
    <w:rsid w:val="00B44FCB"/>
    <w:rsid w:val="00B4503C"/>
    <w:rsid w:val="00B4517C"/>
    <w:rsid w:val="00B460FF"/>
    <w:rsid w:val="00B46C3B"/>
    <w:rsid w:val="00B47964"/>
    <w:rsid w:val="00B50271"/>
    <w:rsid w:val="00B509E4"/>
    <w:rsid w:val="00B50C70"/>
    <w:rsid w:val="00B53465"/>
    <w:rsid w:val="00B538EA"/>
    <w:rsid w:val="00B53A34"/>
    <w:rsid w:val="00B54140"/>
    <w:rsid w:val="00B5478C"/>
    <w:rsid w:val="00B54BFA"/>
    <w:rsid w:val="00B5582F"/>
    <w:rsid w:val="00B575D7"/>
    <w:rsid w:val="00B57610"/>
    <w:rsid w:val="00B57C95"/>
    <w:rsid w:val="00B60785"/>
    <w:rsid w:val="00B60BC7"/>
    <w:rsid w:val="00B60C89"/>
    <w:rsid w:val="00B60CB0"/>
    <w:rsid w:val="00B60EDC"/>
    <w:rsid w:val="00B60FDE"/>
    <w:rsid w:val="00B61485"/>
    <w:rsid w:val="00B61935"/>
    <w:rsid w:val="00B61AD8"/>
    <w:rsid w:val="00B63BBD"/>
    <w:rsid w:val="00B63E9E"/>
    <w:rsid w:val="00B64B85"/>
    <w:rsid w:val="00B64D5E"/>
    <w:rsid w:val="00B65354"/>
    <w:rsid w:val="00B661F5"/>
    <w:rsid w:val="00B66CCB"/>
    <w:rsid w:val="00B66F4A"/>
    <w:rsid w:val="00B673B1"/>
    <w:rsid w:val="00B675C4"/>
    <w:rsid w:val="00B67F65"/>
    <w:rsid w:val="00B704E7"/>
    <w:rsid w:val="00B7052B"/>
    <w:rsid w:val="00B70984"/>
    <w:rsid w:val="00B71659"/>
    <w:rsid w:val="00B71857"/>
    <w:rsid w:val="00B720D5"/>
    <w:rsid w:val="00B72152"/>
    <w:rsid w:val="00B722ED"/>
    <w:rsid w:val="00B724CF"/>
    <w:rsid w:val="00B72C6D"/>
    <w:rsid w:val="00B73317"/>
    <w:rsid w:val="00B74512"/>
    <w:rsid w:val="00B75130"/>
    <w:rsid w:val="00B75C69"/>
    <w:rsid w:val="00B7792A"/>
    <w:rsid w:val="00B77B98"/>
    <w:rsid w:val="00B77EF0"/>
    <w:rsid w:val="00B827B8"/>
    <w:rsid w:val="00B840D8"/>
    <w:rsid w:val="00B8434C"/>
    <w:rsid w:val="00B844A5"/>
    <w:rsid w:val="00B848D0"/>
    <w:rsid w:val="00B858B9"/>
    <w:rsid w:val="00B85A06"/>
    <w:rsid w:val="00B86C0E"/>
    <w:rsid w:val="00B875CB"/>
    <w:rsid w:val="00B87CF0"/>
    <w:rsid w:val="00B90E5A"/>
    <w:rsid w:val="00B90FD9"/>
    <w:rsid w:val="00B917B1"/>
    <w:rsid w:val="00B918D3"/>
    <w:rsid w:val="00B91EFF"/>
    <w:rsid w:val="00B91FA7"/>
    <w:rsid w:val="00B930D9"/>
    <w:rsid w:val="00B931E0"/>
    <w:rsid w:val="00B93219"/>
    <w:rsid w:val="00B9347A"/>
    <w:rsid w:val="00B93958"/>
    <w:rsid w:val="00B93BB5"/>
    <w:rsid w:val="00B93D83"/>
    <w:rsid w:val="00B952AC"/>
    <w:rsid w:val="00B95528"/>
    <w:rsid w:val="00B95B74"/>
    <w:rsid w:val="00B962D6"/>
    <w:rsid w:val="00B97DEE"/>
    <w:rsid w:val="00BA04E4"/>
    <w:rsid w:val="00BA1CA7"/>
    <w:rsid w:val="00BA2439"/>
    <w:rsid w:val="00BA2EA4"/>
    <w:rsid w:val="00BA4717"/>
    <w:rsid w:val="00BA479D"/>
    <w:rsid w:val="00BA48BC"/>
    <w:rsid w:val="00BA4C61"/>
    <w:rsid w:val="00BA527A"/>
    <w:rsid w:val="00BA56C6"/>
    <w:rsid w:val="00BA58E8"/>
    <w:rsid w:val="00BA5D51"/>
    <w:rsid w:val="00BA645E"/>
    <w:rsid w:val="00BA7970"/>
    <w:rsid w:val="00BB18B2"/>
    <w:rsid w:val="00BB1B1A"/>
    <w:rsid w:val="00BB1CE1"/>
    <w:rsid w:val="00BB1DB7"/>
    <w:rsid w:val="00BB20F1"/>
    <w:rsid w:val="00BB315D"/>
    <w:rsid w:val="00BB3578"/>
    <w:rsid w:val="00BB5323"/>
    <w:rsid w:val="00BB5B22"/>
    <w:rsid w:val="00BB6025"/>
    <w:rsid w:val="00BB61A0"/>
    <w:rsid w:val="00BB6752"/>
    <w:rsid w:val="00BB6762"/>
    <w:rsid w:val="00BB6B0B"/>
    <w:rsid w:val="00BB6D83"/>
    <w:rsid w:val="00BB7464"/>
    <w:rsid w:val="00BB7696"/>
    <w:rsid w:val="00BB7F43"/>
    <w:rsid w:val="00BC0417"/>
    <w:rsid w:val="00BC0524"/>
    <w:rsid w:val="00BC09FE"/>
    <w:rsid w:val="00BC0AB8"/>
    <w:rsid w:val="00BC0BA2"/>
    <w:rsid w:val="00BC12BD"/>
    <w:rsid w:val="00BC1C43"/>
    <w:rsid w:val="00BC1F0F"/>
    <w:rsid w:val="00BC1F2C"/>
    <w:rsid w:val="00BC29DD"/>
    <w:rsid w:val="00BC3007"/>
    <w:rsid w:val="00BC36F0"/>
    <w:rsid w:val="00BC43CD"/>
    <w:rsid w:val="00BC48CE"/>
    <w:rsid w:val="00BC55F7"/>
    <w:rsid w:val="00BC669B"/>
    <w:rsid w:val="00BC6A90"/>
    <w:rsid w:val="00BD0374"/>
    <w:rsid w:val="00BD0527"/>
    <w:rsid w:val="00BD084F"/>
    <w:rsid w:val="00BD0ADC"/>
    <w:rsid w:val="00BD1C9F"/>
    <w:rsid w:val="00BD343D"/>
    <w:rsid w:val="00BD41D6"/>
    <w:rsid w:val="00BD4350"/>
    <w:rsid w:val="00BD4F27"/>
    <w:rsid w:val="00BD602D"/>
    <w:rsid w:val="00BD6657"/>
    <w:rsid w:val="00BE01CB"/>
    <w:rsid w:val="00BE0BC7"/>
    <w:rsid w:val="00BE0D52"/>
    <w:rsid w:val="00BE1664"/>
    <w:rsid w:val="00BE18F2"/>
    <w:rsid w:val="00BE3B7A"/>
    <w:rsid w:val="00BE4BCC"/>
    <w:rsid w:val="00BE5700"/>
    <w:rsid w:val="00BE5976"/>
    <w:rsid w:val="00BE6273"/>
    <w:rsid w:val="00BE6949"/>
    <w:rsid w:val="00BE6BFC"/>
    <w:rsid w:val="00BE6C99"/>
    <w:rsid w:val="00BE7189"/>
    <w:rsid w:val="00BE7CD2"/>
    <w:rsid w:val="00BF00F4"/>
    <w:rsid w:val="00BF0B12"/>
    <w:rsid w:val="00BF200A"/>
    <w:rsid w:val="00BF2028"/>
    <w:rsid w:val="00BF2839"/>
    <w:rsid w:val="00BF2C8E"/>
    <w:rsid w:val="00BF3248"/>
    <w:rsid w:val="00BF357D"/>
    <w:rsid w:val="00BF5127"/>
    <w:rsid w:val="00BF6B62"/>
    <w:rsid w:val="00BF6BC1"/>
    <w:rsid w:val="00BF72A7"/>
    <w:rsid w:val="00BF756C"/>
    <w:rsid w:val="00BF7D9F"/>
    <w:rsid w:val="00C01026"/>
    <w:rsid w:val="00C02DF4"/>
    <w:rsid w:val="00C03901"/>
    <w:rsid w:val="00C03E02"/>
    <w:rsid w:val="00C072BE"/>
    <w:rsid w:val="00C10075"/>
    <w:rsid w:val="00C101FB"/>
    <w:rsid w:val="00C11221"/>
    <w:rsid w:val="00C1176E"/>
    <w:rsid w:val="00C12774"/>
    <w:rsid w:val="00C13F09"/>
    <w:rsid w:val="00C140D0"/>
    <w:rsid w:val="00C1454C"/>
    <w:rsid w:val="00C149D4"/>
    <w:rsid w:val="00C154E9"/>
    <w:rsid w:val="00C15846"/>
    <w:rsid w:val="00C15F75"/>
    <w:rsid w:val="00C16516"/>
    <w:rsid w:val="00C169FF"/>
    <w:rsid w:val="00C16A32"/>
    <w:rsid w:val="00C16CF9"/>
    <w:rsid w:val="00C1762E"/>
    <w:rsid w:val="00C20016"/>
    <w:rsid w:val="00C202C8"/>
    <w:rsid w:val="00C2079F"/>
    <w:rsid w:val="00C20B38"/>
    <w:rsid w:val="00C21A33"/>
    <w:rsid w:val="00C21AA8"/>
    <w:rsid w:val="00C21C2F"/>
    <w:rsid w:val="00C24D72"/>
    <w:rsid w:val="00C25D64"/>
    <w:rsid w:val="00C25E2B"/>
    <w:rsid w:val="00C2622C"/>
    <w:rsid w:val="00C26722"/>
    <w:rsid w:val="00C267C1"/>
    <w:rsid w:val="00C30133"/>
    <w:rsid w:val="00C30C17"/>
    <w:rsid w:val="00C312CE"/>
    <w:rsid w:val="00C32082"/>
    <w:rsid w:val="00C323E3"/>
    <w:rsid w:val="00C32B93"/>
    <w:rsid w:val="00C32DE5"/>
    <w:rsid w:val="00C337F1"/>
    <w:rsid w:val="00C35676"/>
    <w:rsid w:val="00C37446"/>
    <w:rsid w:val="00C37590"/>
    <w:rsid w:val="00C378BC"/>
    <w:rsid w:val="00C37B70"/>
    <w:rsid w:val="00C41756"/>
    <w:rsid w:val="00C41D2F"/>
    <w:rsid w:val="00C41E5C"/>
    <w:rsid w:val="00C424C4"/>
    <w:rsid w:val="00C429AC"/>
    <w:rsid w:val="00C42A98"/>
    <w:rsid w:val="00C42CFD"/>
    <w:rsid w:val="00C42DED"/>
    <w:rsid w:val="00C43C23"/>
    <w:rsid w:val="00C4434C"/>
    <w:rsid w:val="00C4475A"/>
    <w:rsid w:val="00C45280"/>
    <w:rsid w:val="00C45917"/>
    <w:rsid w:val="00C45AC3"/>
    <w:rsid w:val="00C45B6A"/>
    <w:rsid w:val="00C46479"/>
    <w:rsid w:val="00C46D94"/>
    <w:rsid w:val="00C470D9"/>
    <w:rsid w:val="00C478F2"/>
    <w:rsid w:val="00C47BC3"/>
    <w:rsid w:val="00C500F5"/>
    <w:rsid w:val="00C502A2"/>
    <w:rsid w:val="00C509C4"/>
    <w:rsid w:val="00C51775"/>
    <w:rsid w:val="00C5276F"/>
    <w:rsid w:val="00C52900"/>
    <w:rsid w:val="00C53556"/>
    <w:rsid w:val="00C5372F"/>
    <w:rsid w:val="00C53BEE"/>
    <w:rsid w:val="00C53D1F"/>
    <w:rsid w:val="00C55801"/>
    <w:rsid w:val="00C55A8A"/>
    <w:rsid w:val="00C55B10"/>
    <w:rsid w:val="00C55B92"/>
    <w:rsid w:val="00C56424"/>
    <w:rsid w:val="00C5706C"/>
    <w:rsid w:val="00C5707F"/>
    <w:rsid w:val="00C57645"/>
    <w:rsid w:val="00C577FE"/>
    <w:rsid w:val="00C60FE5"/>
    <w:rsid w:val="00C613E8"/>
    <w:rsid w:val="00C6209F"/>
    <w:rsid w:val="00C62E64"/>
    <w:rsid w:val="00C63223"/>
    <w:rsid w:val="00C6398A"/>
    <w:rsid w:val="00C6427F"/>
    <w:rsid w:val="00C6440C"/>
    <w:rsid w:val="00C64664"/>
    <w:rsid w:val="00C658C2"/>
    <w:rsid w:val="00C66F8B"/>
    <w:rsid w:val="00C673F2"/>
    <w:rsid w:val="00C67914"/>
    <w:rsid w:val="00C67E9D"/>
    <w:rsid w:val="00C70DB4"/>
    <w:rsid w:val="00C70F2F"/>
    <w:rsid w:val="00C714CF"/>
    <w:rsid w:val="00C71A24"/>
    <w:rsid w:val="00C71B11"/>
    <w:rsid w:val="00C738A6"/>
    <w:rsid w:val="00C73B53"/>
    <w:rsid w:val="00C75625"/>
    <w:rsid w:val="00C757FA"/>
    <w:rsid w:val="00C7589E"/>
    <w:rsid w:val="00C75A56"/>
    <w:rsid w:val="00C77034"/>
    <w:rsid w:val="00C77237"/>
    <w:rsid w:val="00C7747B"/>
    <w:rsid w:val="00C77909"/>
    <w:rsid w:val="00C77D02"/>
    <w:rsid w:val="00C80275"/>
    <w:rsid w:val="00C809E2"/>
    <w:rsid w:val="00C821C6"/>
    <w:rsid w:val="00C828F4"/>
    <w:rsid w:val="00C84F87"/>
    <w:rsid w:val="00C85132"/>
    <w:rsid w:val="00C8533B"/>
    <w:rsid w:val="00C85563"/>
    <w:rsid w:val="00C85B4C"/>
    <w:rsid w:val="00C87294"/>
    <w:rsid w:val="00C90C96"/>
    <w:rsid w:val="00C91FED"/>
    <w:rsid w:val="00C92419"/>
    <w:rsid w:val="00C93EE8"/>
    <w:rsid w:val="00C9412E"/>
    <w:rsid w:val="00C9428D"/>
    <w:rsid w:val="00C944A1"/>
    <w:rsid w:val="00C94A69"/>
    <w:rsid w:val="00C94DE7"/>
    <w:rsid w:val="00C94E26"/>
    <w:rsid w:val="00C95C20"/>
    <w:rsid w:val="00C9601E"/>
    <w:rsid w:val="00C96674"/>
    <w:rsid w:val="00C976DF"/>
    <w:rsid w:val="00CA0373"/>
    <w:rsid w:val="00CA18C8"/>
    <w:rsid w:val="00CA20BC"/>
    <w:rsid w:val="00CA213B"/>
    <w:rsid w:val="00CA2427"/>
    <w:rsid w:val="00CA40E8"/>
    <w:rsid w:val="00CA5611"/>
    <w:rsid w:val="00CA686F"/>
    <w:rsid w:val="00CA692B"/>
    <w:rsid w:val="00CA72E7"/>
    <w:rsid w:val="00CA7BAE"/>
    <w:rsid w:val="00CA7D22"/>
    <w:rsid w:val="00CA7F70"/>
    <w:rsid w:val="00CB01FF"/>
    <w:rsid w:val="00CB072E"/>
    <w:rsid w:val="00CB0A06"/>
    <w:rsid w:val="00CB0A74"/>
    <w:rsid w:val="00CB115A"/>
    <w:rsid w:val="00CB1E53"/>
    <w:rsid w:val="00CB2B9D"/>
    <w:rsid w:val="00CB3A7D"/>
    <w:rsid w:val="00CB46DD"/>
    <w:rsid w:val="00CB4BEF"/>
    <w:rsid w:val="00CB4F32"/>
    <w:rsid w:val="00CB51AC"/>
    <w:rsid w:val="00CB7765"/>
    <w:rsid w:val="00CB783A"/>
    <w:rsid w:val="00CB7AE6"/>
    <w:rsid w:val="00CC0DD8"/>
    <w:rsid w:val="00CC0F09"/>
    <w:rsid w:val="00CC113A"/>
    <w:rsid w:val="00CC1275"/>
    <w:rsid w:val="00CC1893"/>
    <w:rsid w:val="00CC1AB8"/>
    <w:rsid w:val="00CC2FEA"/>
    <w:rsid w:val="00CC3598"/>
    <w:rsid w:val="00CC3E88"/>
    <w:rsid w:val="00CC413C"/>
    <w:rsid w:val="00CC41FB"/>
    <w:rsid w:val="00CC4A84"/>
    <w:rsid w:val="00CC56AB"/>
    <w:rsid w:val="00CC56EA"/>
    <w:rsid w:val="00CC5706"/>
    <w:rsid w:val="00CC5D5C"/>
    <w:rsid w:val="00CC6841"/>
    <w:rsid w:val="00CC737A"/>
    <w:rsid w:val="00CC7BC4"/>
    <w:rsid w:val="00CC7F38"/>
    <w:rsid w:val="00CD0482"/>
    <w:rsid w:val="00CD0606"/>
    <w:rsid w:val="00CD0EA2"/>
    <w:rsid w:val="00CD0EF6"/>
    <w:rsid w:val="00CD1A37"/>
    <w:rsid w:val="00CD1C3B"/>
    <w:rsid w:val="00CD2796"/>
    <w:rsid w:val="00CD3B32"/>
    <w:rsid w:val="00CD4337"/>
    <w:rsid w:val="00CD533F"/>
    <w:rsid w:val="00CD56FF"/>
    <w:rsid w:val="00CD5900"/>
    <w:rsid w:val="00CD631B"/>
    <w:rsid w:val="00CD6C9B"/>
    <w:rsid w:val="00CE0840"/>
    <w:rsid w:val="00CE09F1"/>
    <w:rsid w:val="00CE14D0"/>
    <w:rsid w:val="00CE171E"/>
    <w:rsid w:val="00CE2C96"/>
    <w:rsid w:val="00CE4385"/>
    <w:rsid w:val="00CE4476"/>
    <w:rsid w:val="00CE4D5C"/>
    <w:rsid w:val="00CE5A42"/>
    <w:rsid w:val="00CE5C8B"/>
    <w:rsid w:val="00CE60CA"/>
    <w:rsid w:val="00CE6E24"/>
    <w:rsid w:val="00CF1CDD"/>
    <w:rsid w:val="00CF3564"/>
    <w:rsid w:val="00CF3A1A"/>
    <w:rsid w:val="00CF3B4B"/>
    <w:rsid w:val="00CF4030"/>
    <w:rsid w:val="00CF46F7"/>
    <w:rsid w:val="00CF4A7F"/>
    <w:rsid w:val="00CF57D8"/>
    <w:rsid w:val="00CF5B87"/>
    <w:rsid w:val="00CF6598"/>
    <w:rsid w:val="00CF6BAB"/>
    <w:rsid w:val="00CF77EB"/>
    <w:rsid w:val="00CF7854"/>
    <w:rsid w:val="00D001F5"/>
    <w:rsid w:val="00D003F7"/>
    <w:rsid w:val="00D00937"/>
    <w:rsid w:val="00D0109A"/>
    <w:rsid w:val="00D0243C"/>
    <w:rsid w:val="00D0274E"/>
    <w:rsid w:val="00D04850"/>
    <w:rsid w:val="00D04A51"/>
    <w:rsid w:val="00D04B1B"/>
    <w:rsid w:val="00D04C4F"/>
    <w:rsid w:val="00D06064"/>
    <w:rsid w:val="00D06303"/>
    <w:rsid w:val="00D06363"/>
    <w:rsid w:val="00D06B22"/>
    <w:rsid w:val="00D07496"/>
    <w:rsid w:val="00D107DC"/>
    <w:rsid w:val="00D10A29"/>
    <w:rsid w:val="00D11344"/>
    <w:rsid w:val="00D11F5B"/>
    <w:rsid w:val="00D122BD"/>
    <w:rsid w:val="00D125CE"/>
    <w:rsid w:val="00D12693"/>
    <w:rsid w:val="00D12971"/>
    <w:rsid w:val="00D14B2F"/>
    <w:rsid w:val="00D15A46"/>
    <w:rsid w:val="00D164C4"/>
    <w:rsid w:val="00D1655A"/>
    <w:rsid w:val="00D17D95"/>
    <w:rsid w:val="00D20269"/>
    <w:rsid w:val="00D205FC"/>
    <w:rsid w:val="00D219D5"/>
    <w:rsid w:val="00D21F26"/>
    <w:rsid w:val="00D22CB6"/>
    <w:rsid w:val="00D231E9"/>
    <w:rsid w:val="00D23FA7"/>
    <w:rsid w:val="00D246FF"/>
    <w:rsid w:val="00D24BE0"/>
    <w:rsid w:val="00D24E69"/>
    <w:rsid w:val="00D25169"/>
    <w:rsid w:val="00D254CA"/>
    <w:rsid w:val="00D25998"/>
    <w:rsid w:val="00D260F6"/>
    <w:rsid w:val="00D26B57"/>
    <w:rsid w:val="00D27742"/>
    <w:rsid w:val="00D27E76"/>
    <w:rsid w:val="00D306C6"/>
    <w:rsid w:val="00D3090E"/>
    <w:rsid w:val="00D30B9F"/>
    <w:rsid w:val="00D30F10"/>
    <w:rsid w:val="00D31928"/>
    <w:rsid w:val="00D331F6"/>
    <w:rsid w:val="00D341FA"/>
    <w:rsid w:val="00D3435C"/>
    <w:rsid w:val="00D3468D"/>
    <w:rsid w:val="00D34D8E"/>
    <w:rsid w:val="00D352A9"/>
    <w:rsid w:val="00D37094"/>
    <w:rsid w:val="00D37605"/>
    <w:rsid w:val="00D37A42"/>
    <w:rsid w:val="00D40BAF"/>
    <w:rsid w:val="00D41357"/>
    <w:rsid w:val="00D426B1"/>
    <w:rsid w:val="00D434B5"/>
    <w:rsid w:val="00D44151"/>
    <w:rsid w:val="00D442CA"/>
    <w:rsid w:val="00D44402"/>
    <w:rsid w:val="00D46296"/>
    <w:rsid w:val="00D467A4"/>
    <w:rsid w:val="00D46E41"/>
    <w:rsid w:val="00D4720A"/>
    <w:rsid w:val="00D510DA"/>
    <w:rsid w:val="00D521C9"/>
    <w:rsid w:val="00D52DDC"/>
    <w:rsid w:val="00D5336B"/>
    <w:rsid w:val="00D53AA2"/>
    <w:rsid w:val="00D53F73"/>
    <w:rsid w:val="00D54933"/>
    <w:rsid w:val="00D549C2"/>
    <w:rsid w:val="00D54AA0"/>
    <w:rsid w:val="00D54AEA"/>
    <w:rsid w:val="00D55479"/>
    <w:rsid w:val="00D55B58"/>
    <w:rsid w:val="00D55F80"/>
    <w:rsid w:val="00D5656B"/>
    <w:rsid w:val="00D56D91"/>
    <w:rsid w:val="00D56EBE"/>
    <w:rsid w:val="00D6022E"/>
    <w:rsid w:val="00D6033B"/>
    <w:rsid w:val="00D60397"/>
    <w:rsid w:val="00D61B08"/>
    <w:rsid w:val="00D61C7B"/>
    <w:rsid w:val="00D6284D"/>
    <w:rsid w:val="00D6331A"/>
    <w:rsid w:val="00D63B57"/>
    <w:rsid w:val="00D63BAF"/>
    <w:rsid w:val="00D6461E"/>
    <w:rsid w:val="00D6506B"/>
    <w:rsid w:val="00D65178"/>
    <w:rsid w:val="00D66D51"/>
    <w:rsid w:val="00D67569"/>
    <w:rsid w:val="00D701E0"/>
    <w:rsid w:val="00D724F4"/>
    <w:rsid w:val="00D727DE"/>
    <w:rsid w:val="00D73BE8"/>
    <w:rsid w:val="00D74F99"/>
    <w:rsid w:val="00D763D6"/>
    <w:rsid w:val="00D77147"/>
    <w:rsid w:val="00D801A2"/>
    <w:rsid w:val="00D8261B"/>
    <w:rsid w:val="00D82835"/>
    <w:rsid w:val="00D829B5"/>
    <w:rsid w:val="00D82A80"/>
    <w:rsid w:val="00D83481"/>
    <w:rsid w:val="00D8391A"/>
    <w:rsid w:val="00D84498"/>
    <w:rsid w:val="00D85875"/>
    <w:rsid w:val="00D85ED0"/>
    <w:rsid w:val="00D87905"/>
    <w:rsid w:val="00D879B8"/>
    <w:rsid w:val="00D901C2"/>
    <w:rsid w:val="00D90AD4"/>
    <w:rsid w:val="00D90F4E"/>
    <w:rsid w:val="00D915F2"/>
    <w:rsid w:val="00D92445"/>
    <w:rsid w:val="00D934AE"/>
    <w:rsid w:val="00D937F9"/>
    <w:rsid w:val="00D93E9A"/>
    <w:rsid w:val="00D94224"/>
    <w:rsid w:val="00D94451"/>
    <w:rsid w:val="00D94E8F"/>
    <w:rsid w:val="00D9506D"/>
    <w:rsid w:val="00D9519D"/>
    <w:rsid w:val="00D95C6D"/>
    <w:rsid w:val="00D96A7F"/>
    <w:rsid w:val="00D96B8A"/>
    <w:rsid w:val="00D96E84"/>
    <w:rsid w:val="00D97D6D"/>
    <w:rsid w:val="00DA03F2"/>
    <w:rsid w:val="00DA06DC"/>
    <w:rsid w:val="00DA0EF5"/>
    <w:rsid w:val="00DA13F7"/>
    <w:rsid w:val="00DA2788"/>
    <w:rsid w:val="00DA29CD"/>
    <w:rsid w:val="00DA566C"/>
    <w:rsid w:val="00DA7503"/>
    <w:rsid w:val="00DA77F2"/>
    <w:rsid w:val="00DB14C2"/>
    <w:rsid w:val="00DB266F"/>
    <w:rsid w:val="00DB3277"/>
    <w:rsid w:val="00DB464D"/>
    <w:rsid w:val="00DB4983"/>
    <w:rsid w:val="00DB4BA9"/>
    <w:rsid w:val="00DB5A04"/>
    <w:rsid w:val="00DB68DD"/>
    <w:rsid w:val="00DB6F61"/>
    <w:rsid w:val="00DB7859"/>
    <w:rsid w:val="00DC0486"/>
    <w:rsid w:val="00DC0791"/>
    <w:rsid w:val="00DC1B6F"/>
    <w:rsid w:val="00DC1F8E"/>
    <w:rsid w:val="00DC208D"/>
    <w:rsid w:val="00DC2837"/>
    <w:rsid w:val="00DC30C4"/>
    <w:rsid w:val="00DC3602"/>
    <w:rsid w:val="00DC3982"/>
    <w:rsid w:val="00DC39F2"/>
    <w:rsid w:val="00DC3E3A"/>
    <w:rsid w:val="00DC3F16"/>
    <w:rsid w:val="00DC4AE1"/>
    <w:rsid w:val="00DC4B79"/>
    <w:rsid w:val="00DC64FC"/>
    <w:rsid w:val="00DC7104"/>
    <w:rsid w:val="00DC78EB"/>
    <w:rsid w:val="00DD0E57"/>
    <w:rsid w:val="00DD0E68"/>
    <w:rsid w:val="00DD10D1"/>
    <w:rsid w:val="00DD2035"/>
    <w:rsid w:val="00DD24B4"/>
    <w:rsid w:val="00DD3F5E"/>
    <w:rsid w:val="00DD3F6C"/>
    <w:rsid w:val="00DD404A"/>
    <w:rsid w:val="00DD47EB"/>
    <w:rsid w:val="00DD4F7E"/>
    <w:rsid w:val="00DD51D2"/>
    <w:rsid w:val="00DD5A42"/>
    <w:rsid w:val="00DD606A"/>
    <w:rsid w:val="00DD6CB2"/>
    <w:rsid w:val="00DD7E85"/>
    <w:rsid w:val="00DE0005"/>
    <w:rsid w:val="00DE0578"/>
    <w:rsid w:val="00DE0B9A"/>
    <w:rsid w:val="00DE174C"/>
    <w:rsid w:val="00DE1FD6"/>
    <w:rsid w:val="00DE2056"/>
    <w:rsid w:val="00DE23DA"/>
    <w:rsid w:val="00DE32EA"/>
    <w:rsid w:val="00DE38E3"/>
    <w:rsid w:val="00DE42A9"/>
    <w:rsid w:val="00DE44B2"/>
    <w:rsid w:val="00DE52D2"/>
    <w:rsid w:val="00DE549F"/>
    <w:rsid w:val="00DE566D"/>
    <w:rsid w:val="00DE669D"/>
    <w:rsid w:val="00DE66BD"/>
    <w:rsid w:val="00DE69BB"/>
    <w:rsid w:val="00DE77FC"/>
    <w:rsid w:val="00DE7A3E"/>
    <w:rsid w:val="00DF01C1"/>
    <w:rsid w:val="00DF0705"/>
    <w:rsid w:val="00DF09CA"/>
    <w:rsid w:val="00DF0F86"/>
    <w:rsid w:val="00DF0FE0"/>
    <w:rsid w:val="00DF1427"/>
    <w:rsid w:val="00DF1E89"/>
    <w:rsid w:val="00DF227B"/>
    <w:rsid w:val="00DF24B1"/>
    <w:rsid w:val="00DF24B8"/>
    <w:rsid w:val="00DF3104"/>
    <w:rsid w:val="00DF3371"/>
    <w:rsid w:val="00DF36EB"/>
    <w:rsid w:val="00DF3E0E"/>
    <w:rsid w:val="00DF505D"/>
    <w:rsid w:val="00DF5140"/>
    <w:rsid w:val="00DF5868"/>
    <w:rsid w:val="00DF5893"/>
    <w:rsid w:val="00DF6E9C"/>
    <w:rsid w:val="00DF74D7"/>
    <w:rsid w:val="00E0025D"/>
    <w:rsid w:val="00E01653"/>
    <w:rsid w:val="00E01FE4"/>
    <w:rsid w:val="00E024B8"/>
    <w:rsid w:val="00E027C2"/>
    <w:rsid w:val="00E032CC"/>
    <w:rsid w:val="00E03D06"/>
    <w:rsid w:val="00E03FEF"/>
    <w:rsid w:val="00E04372"/>
    <w:rsid w:val="00E04FEB"/>
    <w:rsid w:val="00E05133"/>
    <w:rsid w:val="00E060C9"/>
    <w:rsid w:val="00E07B71"/>
    <w:rsid w:val="00E07F00"/>
    <w:rsid w:val="00E10864"/>
    <w:rsid w:val="00E110E8"/>
    <w:rsid w:val="00E11B8C"/>
    <w:rsid w:val="00E123A3"/>
    <w:rsid w:val="00E13133"/>
    <w:rsid w:val="00E139CC"/>
    <w:rsid w:val="00E13CF3"/>
    <w:rsid w:val="00E14298"/>
    <w:rsid w:val="00E148FB"/>
    <w:rsid w:val="00E14C6A"/>
    <w:rsid w:val="00E15B6C"/>
    <w:rsid w:val="00E15E7A"/>
    <w:rsid w:val="00E1622B"/>
    <w:rsid w:val="00E1635E"/>
    <w:rsid w:val="00E169BF"/>
    <w:rsid w:val="00E16D88"/>
    <w:rsid w:val="00E17E2C"/>
    <w:rsid w:val="00E20115"/>
    <w:rsid w:val="00E2011E"/>
    <w:rsid w:val="00E20140"/>
    <w:rsid w:val="00E211A3"/>
    <w:rsid w:val="00E224F3"/>
    <w:rsid w:val="00E22813"/>
    <w:rsid w:val="00E22F64"/>
    <w:rsid w:val="00E230F9"/>
    <w:rsid w:val="00E2459E"/>
    <w:rsid w:val="00E24808"/>
    <w:rsid w:val="00E259CC"/>
    <w:rsid w:val="00E2735F"/>
    <w:rsid w:val="00E27E5C"/>
    <w:rsid w:val="00E27F14"/>
    <w:rsid w:val="00E3032D"/>
    <w:rsid w:val="00E30368"/>
    <w:rsid w:val="00E30412"/>
    <w:rsid w:val="00E30E3A"/>
    <w:rsid w:val="00E31142"/>
    <w:rsid w:val="00E31669"/>
    <w:rsid w:val="00E31950"/>
    <w:rsid w:val="00E326C8"/>
    <w:rsid w:val="00E32C4D"/>
    <w:rsid w:val="00E32DCD"/>
    <w:rsid w:val="00E33090"/>
    <w:rsid w:val="00E33113"/>
    <w:rsid w:val="00E342FC"/>
    <w:rsid w:val="00E3498A"/>
    <w:rsid w:val="00E34A78"/>
    <w:rsid w:val="00E34E44"/>
    <w:rsid w:val="00E36FA0"/>
    <w:rsid w:val="00E371C7"/>
    <w:rsid w:val="00E37318"/>
    <w:rsid w:val="00E37C49"/>
    <w:rsid w:val="00E40191"/>
    <w:rsid w:val="00E40421"/>
    <w:rsid w:val="00E4050F"/>
    <w:rsid w:val="00E40C71"/>
    <w:rsid w:val="00E41C00"/>
    <w:rsid w:val="00E41C88"/>
    <w:rsid w:val="00E4214E"/>
    <w:rsid w:val="00E432BD"/>
    <w:rsid w:val="00E43479"/>
    <w:rsid w:val="00E43B38"/>
    <w:rsid w:val="00E43CF1"/>
    <w:rsid w:val="00E452D6"/>
    <w:rsid w:val="00E45F4A"/>
    <w:rsid w:val="00E46955"/>
    <w:rsid w:val="00E473A1"/>
    <w:rsid w:val="00E47891"/>
    <w:rsid w:val="00E5029D"/>
    <w:rsid w:val="00E508D8"/>
    <w:rsid w:val="00E509C8"/>
    <w:rsid w:val="00E50DE3"/>
    <w:rsid w:val="00E51024"/>
    <w:rsid w:val="00E5132E"/>
    <w:rsid w:val="00E515B6"/>
    <w:rsid w:val="00E517BD"/>
    <w:rsid w:val="00E51F17"/>
    <w:rsid w:val="00E529B4"/>
    <w:rsid w:val="00E53C73"/>
    <w:rsid w:val="00E543DA"/>
    <w:rsid w:val="00E55074"/>
    <w:rsid w:val="00E562D6"/>
    <w:rsid w:val="00E5686B"/>
    <w:rsid w:val="00E56B07"/>
    <w:rsid w:val="00E56B16"/>
    <w:rsid w:val="00E56BBE"/>
    <w:rsid w:val="00E56C1D"/>
    <w:rsid w:val="00E606B8"/>
    <w:rsid w:val="00E61549"/>
    <w:rsid w:val="00E6261A"/>
    <w:rsid w:val="00E626AC"/>
    <w:rsid w:val="00E62BAD"/>
    <w:rsid w:val="00E64B6C"/>
    <w:rsid w:val="00E67884"/>
    <w:rsid w:val="00E678C7"/>
    <w:rsid w:val="00E67FE5"/>
    <w:rsid w:val="00E70325"/>
    <w:rsid w:val="00E70632"/>
    <w:rsid w:val="00E70DD5"/>
    <w:rsid w:val="00E71311"/>
    <w:rsid w:val="00E714E9"/>
    <w:rsid w:val="00E73D1F"/>
    <w:rsid w:val="00E74FE1"/>
    <w:rsid w:val="00E751FE"/>
    <w:rsid w:val="00E7526F"/>
    <w:rsid w:val="00E7708A"/>
    <w:rsid w:val="00E77A09"/>
    <w:rsid w:val="00E81847"/>
    <w:rsid w:val="00E82431"/>
    <w:rsid w:val="00E8491F"/>
    <w:rsid w:val="00E84E36"/>
    <w:rsid w:val="00E852E4"/>
    <w:rsid w:val="00E855A6"/>
    <w:rsid w:val="00E85766"/>
    <w:rsid w:val="00E85B8B"/>
    <w:rsid w:val="00E85E6A"/>
    <w:rsid w:val="00E873F4"/>
    <w:rsid w:val="00E903B9"/>
    <w:rsid w:val="00E9045C"/>
    <w:rsid w:val="00E935EF"/>
    <w:rsid w:val="00E93C23"/>
    <w:rsid w:val="00E94CDA"/>
    <w:rsid w:val="00E9539E"/>
    <w:rsid w:val="00E95D1B"/>
    <w:rsid w:val="00E971E4"/>
    <w:rsid w:val="00EA0F18"/>
    <w:rsid w:val="00EA1989"/>
    <w:rsid w:val="00EA3009"/>
    <w:rsid w:val="00EA3F89"/>
    <w:rsid w:val="00EA4C57"/>
    <w:rsid w:val="00EA5530"/>
    <w:rsid w:val="00EA6A10"/>
    <w:rsid w:val="00EB1DCE"/>
    <w:rsid w:val="00EB28AC"/>
    <w:rsid w:val="00EB2E84"/>
    <w:rsid w:val="00EB2EAC"/>
    <w:rsid w:val="00EB310E"/>
    <w:rsid w:val="00EB500B"/>
    <w:rsid w:val="00EB5E27"/>
    <w:rsid w:val="00EB6260"/>
    <w:rsid w:val="00EB6B2E"/>
    <w:rsid w:val="00EB6C51"/>
    <w:rsid w:val="00EC07BA"/>
    <w:rsid w:val="00EC085C"/>
    <w:rsid w:val="00EC12DA"/>
    <w:rsid w:val="00EC13F0"/>
    <w:rsid w:val="00EC14D5"/>
    <w:rsid w:val="00EC1CF8"/>
    <w:rsid w:val="00EC241F"/>
    <w:rsid w:val="00EC2B64"/>
    <w:rsid w:val="00EC2E33"/>
    <w:rsid w:val="00EC3266"/>
    <w:rsid w:val="00EC3283"/>
    <w:rsid w:val="00EC3EDA"/>
    <w:rsid w:val="00EC4022"/>
    <w:rsid w:val="00EC44BE"/>
    <w:rsid w:val="00EC4827"/>
    <w:rsid w:val="00EC4F25"/>
    <w:rsid w:val="00EC571A"/>
    <w:rsid w:val="00EC6961"/>
    <w:rsid w:val="00EC7773"/>
    <w:rsid w:val="00EC7F3A"/>
    <w:rsid w:val="00ED0B60"/>
    <w:rsid w:val="00ED102E"/>
    <w:rsid w:val="00ED1FA7"/>
    <w:rsid w:val="00ED28A5"/>
    <w:rsid w:val="00ED30DB"/>
    <w:rsid w:val="00ED38B3"/>
    <w:rsid w:val="00ED4147"/>
    <w:rsid w:val="00ED4D19"/>
    <w:rsid w:val="00ED5C9A"/>
    <w:rsid w:val="00ED7986"/>
    <w:rsid w:val="00EE00CA"/>
    <w:rsid w:val="00EE1290"/>
    <w:rsid w:val="00EE267E"/>
    <w:rsid w:val="00EE278C"/>
    <w:rsid w:val="00EE4B81"/>
    <w:rsid w:val="00EE5368"/>
    <w:rsid w:val="00EE6EB3"/>
    <w:rsid w:val="00EE7769"/>
    <w:rsid w:val="00EE7FF4"/>
    <w:rsid w:val="00EF0C2E"/>
    <w:rsid w:val="00EF0FDE"/>
    <w:rsid w:val="00EF1560"/>
    <w:rsid w:val="00EF3461"/>
    <w:rsid w:val="00EF346B"/>
    <w:rsid w:val="00EF3D5B"/>
    <w:rsid w:val="00EF3D5F"/>
    <w:rsid w:val="00EF4D20"/>
    <w:rsid w:val="00EF4E2C"/>
    <w:rsid w:val="00EF518A"/>
    <w:rsid w:val="00EF51F9"/>
    <w:rsid w:val="00EF5B1A"/>
    <w:rsid w:val="00EF75E7"/>
    <w:rsid w:val="00EF75FA"/>
    <w:rsid w:val="00EF7880"/>
    <w:rsid w:val="00EF7AF4"/>
    <w:rsid w:val="00F00882"/>
    <w:rsid w:val="00F00BBD"/>
    <w:rsid w:val="00F01B59"/>
    <w:rsid w:val="00F024FA"/>
    <w:rsid w:val="00F02B98"/>
    <w:rsid w:val="00F03051"/>
    <w:rsid w:val="00F03291"/>
    <w:rsid w:val="00F04396"/>
    <w:rsid w:val="00F045E1"/>
    <w:rsid w:val="00F059E8"/>
    <w:rsid w:val="00F05B93"/>
    <w:rsid w:val="00F06394"/>
    <w:rsid w:val="00F06451"/>
    <w:rsid w:val="00F064FB"/>
    <w:rsid w:val="00F10302"/>
    <w:rsid w:val="00F108A9"/>
    <w:rsid w:val="00F10EAD"/>
    <w:rsid w:val="00F10F40"/>
    <w:rsid w:val="00F1173D"/>
    <w:rsid w:val="00F11EC3"/>
    <w:rsid w:val="00F1288E"/>
    <w:rsid w:val="00F133E5"/>
    <w:rsid w:val="00F1455A"/>
    <w:rsid w:val="00F14F5B"/>
    <w:rsid w:val="00F15571"/>
    <w:rsid w:val="00F157A0"/>
    <w:rsid w:val="00F16817"/>
    <w:rsid w:val="00F16859"/>
    <w:rsid w:val="00F16F04"/>
    <w:rsid w:val="00F20861"/>
    <w:rsid w:val="00F20CE1"/>
    <w:rsid w:val="00F22695"/>
    <w:rsid w:val="00F2511E"/>
    <w:rsid w:val="00F25D1B"/>
    <w:rsid w:val="00F25E73"/>
    <w:rsid w:val="00F27A07"/>
    <w:rsid w:val="00F30AFD"/>
    <w:rsid w:val="00F3126F"/>
    <w:rsid w:val="00F31DAE"/>
    <w:rsid w:val="00F336C9"/>
    <w:rsid w:val="00F3405D"/>
    <w:rsid w:val="00F3410A"/>
    <w:rsid w:val="00F358FF"/>
    <w:rsid w:val="00F35906"/>
    <w:rsid w:val="00F3591B"/>
    <w:rsid w:val="00F35A93"/>
    <w:rsid w:val="00F35F5B"/>
    <w:rsid w:val="00F35FCF"/>
    <w:rsid w:val="00F375E4"/>
    <w:rsid w:val="00F37624"/>
    <w:rsid w:val="00F416A1"/>
    <w:rsid w:val="00F41C74"/>
    <w:rsid w:val="00F42B59"/>
    <w:rsid w:val="00F42BCC"/>
    <w:rsid w:val="00F42F94"/>
    <w:rsid w:val="00F431DB"/>
    <w:rsid w:val="00F439D3"/>
    <w:rsid w:val="00F43B6E"/>
    <w:rsid w:val="00F4408B"/>
    <w:rsid w:val="00F44110"/>
    <w:rsid w:val="00F447BC"/>
    <w:rsid w:val="00F44A72"/>
    <w:rsid w:val="00F44BD8"/>
    <w:rsid w:val="00F4555E"/>
    <w:rsid w:val="00F45929"/>
    <w:rsid w:val="00F4760B"/>
    <w:rsid w:val="00F477F9"/>
    <w:rsid w:val="00F47A2D"/>
    <w:rsid w:val="00F50F27"/>
    <w:rsid w:val="00F51021"/>
    <w:rsid w:val="00F51316"/>
    <w:rsid w:val="00F5286A"/>
    <w:rsid w:val="00F52F3D"/>
    <w:rsid w:val="00F531C8"/>
    <w:rsid w:val="00F544EF"/>
    <w:rsid w:val="00F54E5F"/>
    <w:rsid w:val="00F566B9"/>
    <w:rsid w:val="00F5743E"/>
    <w:rsid w:val="00F57A51"/>
    <w:rsid w:val="00F60693"/>
    <w:rsid w:val="00F60DF2"/>
    <w:rsid w:val="00F612CF"/>
    <w:rsid w:val="00F6149C"/>
    <w:rsid w:val="00F61527"/>
    <w:rsid w:val="00F61C6F"/>
    <w:rsid w:val="00F63613"/>
    <w:rsid w:val="00F637F5"/>
    <w:rsid w:val="00F64A37"/>
    <w:rsid w:val="00F64AB1"/>
    <w:rsid w:val="00F64C37"/>
    <w:rsid w:val="00F6590F"/>
    <w:rsid w:val="00F66186"/>
    <w:rsid w:val="00F673EC"/>
    <w:rsid w:val="00F67951"/>
    <w:rsid w:val="00F70298"/>
    <w:rsid w:val="00F709BF"/>
    <w:rsid w:val="00F70F00"/>
    <w:rsid w:val="00F73E00"/>
    <w:rsid w:val="00F73E71"/>
    <w:rsid w:val="00F75676"/>
    <w:rsid w:val="00F75854"/>
    <w:rsid w:val="00F765CC"/>
    <w:rsid w:val="00F765FF"/>
    <w:rsid w:val="00F76E00"/>
    <w:rsid w:val="00F77150"/>
    <w:rsid w:val="00F77890"/>
    <w:rsid w:val="00F80BFD"/>
    <w:rsid w:val="00F80D65"/>
    <w:rsid w:val="00F823B2"/>
    <w:rsid w:val="00F8255E"/>
    <w:rsid w:val="00F82866"/>
    <w:rsid w:val="00F83806"/>
    <w:rsid w:val="00F84932"/>
    <w:rsid w:val="00F86FA9"/>
    <w:rsid w:val="00F87148"/>
    <w:rsid w:val="00F8714B"/>
    <w:rsid w:val="00F87788"/>
    <w:rsid w:val="00F906CB"/>
    <w:rsid w:val="00F90761"/>
    <w:rsid w:val="00F90C8B"/>
    <w:rsid w:val="00F91761"/>
    <w:rsid w:val="00F917DB"/>
    <w:rsid w:val="00F91AB5"/>
    <w:rsid w:val="00F92420"/>
    <w:rsid w:val="00F935DE"/>
    <w:rsid w:val="00F93606"/>
    <w:rsid w:val="00F9386A"/>
    <w:rsid w:val="00F94329"/>
    <w:rsid w:val="00F95C26"/>
    <w:rsid w:val="00F95F68"/>
    <w:rsid w:val="00F97117"/>
    <w:rsid w:val="00F97582"/>
    <w:rsid w:val="00FA0E26"/>
    <w:rsid w:val="00FA1C75"/>
    <w:rsid w:val="00FA202D"/>
    <w:rsid w:val="00FA3185"/>
    <w:rsid w:val="00FA3DB2"/>
    <w:rsid w:val="00FA42C4"/>
    <w:rsid w:val="00FA4FAC"/>
    <w:rsid w:val="00FA5432"/>
    <w:rsid w:val="00FA54AB"/>
    <w:rsid w:val="00FA5E94"/>
    <w:rsid w:val="00FA69AC"/>
    <w:rsid w:val="00FA6C5F"/>
    <w:rsid w:val="00FA6F7F"/>
    <w:rsid w:val="00FA76AF"/>
    <w:rsid w:val="00FB0023"/>
    <w:rsid w:val="00FB1BCC"/>
    <w:rsid w:val="00FB1DE7"/>
    <w:rsid w:val="00FB2E7E"/>
    <w:rsid w:val="00FB377B"/>
    <w:rsid w:val="00FB380D"/>
    <w:rsid w:val="00FB4161"/>
    <w:rsid w:val="00FB447F"/>
    <w:rsid w:val="00FB568A"/>
    <w:rsid w:val="00FB59D5"/>
    <w:rsid w:val="00FB666D"/>
    <w:rsid w:val="00FB697B"/>
    <w:rsid w:val="00FB6D23"/>
    <w:rsid w:val="00FB76C8"/>
    <w:rsid w:val="00FB7798"/>
    <w:rsid w:val="00FC0500"/>
    <w:rsid w:val="00FC0EB7"/>
    <w:rsid w:val="00FC1864"/>
    <w:rsid w:val="00FC2700"/>
    <w:rsid w:val="00FC468F"/>
    <w:rsid w:val="00FC5737"/>
    <w:rsid w:val="00FC5CBC"/>
    <w:rsid w:val="00FC638F"/>
    <w:rsid w:val="00FC79A7"/>
    <w:rsid w:val="00FD05E8"/>
    <w:rsid w:val="00FD19C8"/>
    <w:rsid w:val="00FD2195"/>
    <w:rsid w:val="00FD284E"/>
    <w:rsid w:val="00FD2C75"/>
    <w:rsid w:val="00FD3019"/>
    <w:rsid w:val="00FD3689"/>
    <w:rsid w:val="00FD4002"/>
    <w:rsid w:val="00FD4328"/>
    <w:rsid w:val="00FD45D4"/>
    <w:rsid w:val="00FD45E7"/>
    <w:rsid w:val="00FD6522"/>
    <w:rsid w:val="00FD6EC3"/>
    <w:rsid w:val="00FE00DC"/>
    <w:rsid w:val="00FE109C"/>
    <w:rsid w:val="00FE214E"/>
    <w:rsid w:val="00FE3185"/>
    <w:rsid w:val="00FE3806"/>
    <w:rsid w:val="00FE3C51"/>
    <w:rsid w:val="00FE4436"/>
    <w:rsid w:val="00FE579E"/>
    <w:rsid w:val="00FE5ADF"/>
    <w:rsid w:val="00FE5B1A"/>
    <w:rsid w:val="00FE5C18"/>
    <w:rsid w:val="00FE5CE0"/>
    <w:rsid w:val="00FE5E44"/>
    <w:rsid w:val="00FE5F04"/>
    <w:rsid w:val="00FE6153"/>
    <w:rsid w:val="00FE63D1"/>
    <w:rsid w:val="00FE6B53"/>
    <w:rsid w:val="00FE740E"/>
    <w:rsid w:val="00FE7A83"/>
    <w:rsid w:val="00FF0413"/>
    <w:rsid w:val="00FF0C4E"/>
    <w:rsid w:val="00FF1B90"/>
    <w:rsid w:val="00FF27A3"/>
    <w:rsid w:val="00FF2D2F"/>
    <w:rsid w:val="00FF346F"/>
    <w:rsid w:val="00FF40C7"/>
    <w:rsid w:val="00FF522A"/>
    <w:rsid w:val="00FF59E5"/>
    <w:rsid w:val="00FF5B92"/>
    <w:rsid w:val="00FF6166"/>
    <w:rsid w:val="00FF6255"/>
    <w:rsid w:val="00FF626E"/>
    <w:rsid w:val="00FF6776"/>
    <w:rsid w:val="00FF67CF"/>
    <w:rsid w:val="00FF6B24"/>
    <w:rsid w:val="00FF7514"/>
    <w:rsid w:val="00FF7D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8FB69B7"/>
  <w15:docId w15:val="{19CEBC26-B14E-43C5-BE58-44E34F15E3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99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B582A"/>
    <w:rPr>
      <w:rFonts w:eastAsia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3B582A"/>
    <w:pPr>
      <w:keepNext/>
      <w:jc w:val="center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qFormat/>
    <w:rsid w:val="003B582A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4F6DF2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rsid w:val="00AA46F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locked/>
    <w:rsid w:val="003B582A"/>
    <w:rPr>
      <w:b/>
      <w:bCs/>
      <w:sz w:val="24"/>
      <w:szCs w:val="24"/>
      <w:lang w:val="en-US" w:eastAsia="en-US" w:bidi="ar-SA"/>
    </w:rPr>
  </w:style>
  <w:style w:type="character" w:customStyle="1" w:styleId="Heading2Char">
    <w:name w:val="Heading 2 Char"/>
    <w:basedOn w:val="DefaultParagraphFont"/>
    <w:link w:val="Heading2"/>
    <w:semiHidden/>
    <w:locked/>
    <w:rsid w:val="003B582A"/>
    <w:rPr>
      <w:rFonts w:ascii="Arial" w:hAnsi="Arial" w:cs="Arial"/>
      <w:b/>
      <w:bCs/>
      <w:i/>
      <w:iCs/>
      <w:sz w:val="28"/>
      <w:szCs w:val="28"/>
      <w:lang w:val="en-US" w:eastAsia="en-US" w:bidi="ar-SA"/>
    </w:rPr>
  </w:style>
  <w:style w:type="paragraph" w:styleId="Title">
    <w:name w:val="Title"/>
    <w:basedOn w:val="Normal"/>
    <w:link w:val="TitleChar"/>
    <w:qFormat/>
    <w:rsid w:val="003B582A"/>
    <w:pPr>
      <w:jc w:val="center"/>
    </w:pPr>
    <w:rPr>
      <w:b/>
      <w:bCs/>
    </w:rPr>
  </w:style>
  <w:style w:type="character" w:customStyle="1" w:styleId="TitleChar">
    <w:name w:val="Title Char"/>
    <w:basedOn w:val="DefaultParagraphFont"/>
    <w:link w:val="Title"/>
    <w:locked/>
    <w:rsid w:val="003B582A"/>
    <w:rPr>
      <w:b/>
      <w:bCs/>
      <w:sz w:val="24"/>
      <w:szCs w:val="24"/>
      <w:lang w:val="en-US" w:eastAsia="en-US" w:bidi="ar-SA"/>
    </w:rPr>
  </w:style>
  <w:style w:type="character" w:styleId="Hyperlink">
    <w:name w:val="Hyperlink"/>
    <w:basedOn w:val="DefaultParagraphFont"/>
    <w:rsid w:val="003B582A"/>
    <w:rPr>
      <w:rFonts w:cs="Times New Roman"/>
      <w:color w:val="0000FF"/>
      <w:u w:val="single"/>
    </w:rPr>
  </w:style>
  <w:style w:type="paragraph" w:styleId="Footer">
    <w:name w:val="footer"/>
    <w:basedOn w:val="Normal"/>
    <w:link w:val="FooterChar"/>
    <w:rsid w:val="003B582A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semiHidden/>
    <w:locked/>
    <w:rsid w:val="003B582A"/>
    <w:rPr>
      <w:sz w:val="24"/>
      <w:szCs w:val="24"/>
      <w:lang w:val="en-US" w:eastAsia="en-US" w:bidi="ar-SA"/>
    </w:rPr>
  </w:style>
  <w:style w:type="character" w:styleId="PageNumber">
    <w:name w:val="page number"/>
    <w:basedOn w:val="DefaultParagraphFont"/>
    <w:rsid w:val="003B582A"/>
    <w:rPr>
      <w:rFonts w:cs="Times New Roman"/>
    </w:rPr>
  </w:style>
  <w:style w:type="paragraph" w:styleId="Header">
    <w:name w:val="header"/>
    <w:basedOn w:val="Normal"/>
    <w:link w:val="HeaderChar"/>
    <w:rsid w:val="003B582A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3B582A"/>
    <w:rPr>
      <w:sz w:val="24"/>
      <w:szCs w:val="24"/>
      <w:lang w:val="en-US" w:eastAsia="en-US" w:bidi="ar-SA"/>
    </w:rPr>
  </w:style>
  <w:style w:type="paragraph" w:styleId="NormalWeb">
    <w:name w:val="Normal (Web)"/>
    <w:basedOn w:val="Normal"/>
    <w:uiPriority w:val="99"/>
    <w:rsid w:val="003B582A"/>
    <w:pPr>
      <w:spacing w:before="100" w:beforeAutospacing="1" w:after="100" w:afterAutospacing="1"/>
    </w:pPr>
  </w:style>
  <w:style w:type="character" w:styleId="FollowedHyperlink">
    <w:name w:val="FollowedHyperlink"/>
    <w:basedOn w:val="DefaultParagraphFont"/>
    <w:rsid w:val="003B582A"/>
    <w:rPr>
      <w:rFonts w:cs="Times New Roman"/>
      <w:color w:val="606420"/>
      <w:u w:val="single"/>
    </w:rPr>
  </w:style>
  <w:style w:type="character" w:customStyle="1" w:styleId="ti">
    <w:name w:val="ti"/>
    <w:basedOn w:val="DefaultParagraphFont"/>
    <w:rsid w:val="003B582A"/>
    <w:rPr>
      <w:rFonts w:cs="Times New Roman"/>
    </w:rPr>
  </w:style>
  <w:style w:type="character" w:customStyle="1" w:styleId="featuredlinkouts">
    <w:name w:val="featured_linkouts"/>
    <w:basedOn w:val="DefaultParagraphFont"/>
    <w:rsid w:val="003B582A"/>
    <w:rPr>
      <w:rFonts w:cs="Times New Roman"/>
    </w:rPr>
  </w:style>
  <w:style w:type="character" w:customStyle="1" w:styleId="linkbar">
    <w:name w:val="linkbar"/>
    <w:basedOn w:val="DefaultParagraphFont"/>
    <w:rsid w:val="003B582A"/>
    <w:rPr>
      <w:rFonts w:cs="Times New Roman"/>
    </w:rPr>
  </w:style>
  <w:style w:type="paragraph" w:customStyle="1" w:styleId="affiliation">
    <w:name w:val="affiliation"/>
    <w:basedOn w:val="Normal"/>
    <w:rsid w:val="003B582A"/>
    <w:pPr>
      <w:spacing w:before="100" w:beforeAutospacing="1" w:after="100" w:afterAutospacing="1"/>
    </w:pPr>
    <w:rPr>
      <w:rFonts w:eastAsia="MS Mincho"/>
      <w:color w:val="000000"/>
      <w:lang w:eastAsia="ja-JP"/>
    </w:rPr>
  </w:style>
  <w:style w:type="paragraph" w:customStyle="1" w:styleId="abstract">
    <w:name w:val="abstract"/>
    <w:basedOn w:val="Normal"/>
    <w:rsid w:val="003B582A"/>
    <w:pPr>
      <w:spacing w:before="100" w:beforeAutospacing="1" w:after="100" w:afterAutospacing="1"/>
    </w:pPr>
    <w:rPr>
      <w:rFonts w:eastAsia="MS Mincho"/>
      <w:color w:val="000000"/>
      <w:lang w:eastAsia="ja-JP"/>
    </w:rPr>
  </w:style>
  <w:style w:type="paragraph" w:customStyle="1" w:styleId="pmid">
    <w:name w:val="pmid"/>
    <w:basedOn w:val="Normal"/>
    <w:rsid w:val="003B582A"/>
    <w:pPr>
      <w:spacing w:before="100" w:beforeAutospacing="1" w:after="100" w:afterAutospacing="1"/>
    </w:pPr>
    <w:rPr>
      <w:rFonts w:eastAsia="MS Mincho"/>
      <w:color w:val="000000"/>
      <w:lang w:eastAsia="ja-JP"/>
    </w:rPr>
  </w:style>
  <w:style w:type="character" w:customStyle="1" w:styleId="articletitle1">
    <w:name w:val="articletitle1"/>
    <w:basedOn w:val="DefaultParagraphFont"/>
    <w:rsid w:val="003B582A"/>
    <w:rPr>
      <w:rFonts w:ascii="Arial" w:hAnsi="Arial" w:cs="Arial"/>
      <w:b/>
      <w:bCs/>
      <w:color w:val="00415A"/>
      <w:sz w:val="24"/>
      <w:szCs w:val="24"/>
    </w:rPr>
  </w:style>
  <w:style w:type="paragraph" w:customStyle="1" w:styleId="news">
    <w:name w:val="news"/>
    <w:basedOn w:val="Normal"/>
    <w:rsid w:val="003B582A"/>
    <w:pPr>
      <w:spacing w:before="100" w:beforeAutospacing="1" w:after="100" w:afterAutospacing="1"/>
    </w:pPr>
    <w:rPr>
      <w:rFonts w:ascii="Verdana" w:eastAsia="MS Mincho" w:hAnsi="Verdana"/>
      <w:color w:val="000000"/>
      <w:sz w:val="18"/>
      <w:szCs w:val="18"/>
      <w:lang w:eastAsia="ja-JP"/>
    </w:rPr>
  </w:style>
  <w:style w:type="character" w:customStyle="1" w:styleId="txtsmaller">
    <w:name w:val="txtsmaller"/>
    <w:basedOn w:val="DefaultParagraphFont"/>
    <w:rsid w:val="003B582A"/>
    <w:rPr>
      <w:rFonts w:cs="Times New Roman"/>
    </w:rPr>
  </w:style>
  <w:style w:type="paragraph" w:styleId="Date">
    <w:name w:val="Date"/>
    <w:basedOn w:val="Normal"/>
    <w:next w:val="Normal"/>
    <w:link w:val="DateChar"/>
    <w:rsid w:val="003B582A"/>
  </w:style>
  <w:style w:type="character" w:customStyle="1" w:styleId="DateChar">
    <w:name w:val="Date Char"/>
    <w:basedOn w:val="DefaultParagraphFont"/>
    <w:link w:val="Date"/>
    <w:semiHidden/>
    <w:locked/>
    <w:rsid w:val="003B582A"/>
    <w:rPr>
      <w:sz w:val="24"/>
      <w:szCs w:val="24"/>
      <w:lang w:val="en-US" w:eastAsia="en-US" w:bidi="ar-SA"/>
    </w:rPr>
  </w:style>
  <w:style w:type="character" w:customStyle="1" w:styleId="header11">
    <w:name w:val="header11"/>
    <w:basedOn w:val="DefaultParagraphFont"/>
    <w:rsid w:val="003B582A"/>
    <w:rPr>
      <w:rFonts w:ascii="Arial" w:hAnsi="Arial" w:cs="Arial"/>
      <w:b/>
      <w:bCs/>
      <w:sz w:val="36"/>
      <w:szCs w:val="36"/>
    </w:rPr>
  </w:style>
  <w:style w:type="character" w:customStyle="1" w:styleId="hitorg1">
    <w:name w:val="hit_org1"/>
    <w:basedOn w:val="DefaultParagraphFont"/>
    <w:rsid w:val="003B582A"/>
    <w:rPr>
      <w:rFonts w:cs="Times New Roman"/>
      <w:b/>
      <w:bCs/>
      <w:shd w:val="clear" w:color="auto" w:fill="FFEEDD"/>
    </w:rPr>
  </w:style>
  <w:style w:type="character" w:customStyle="1" w:styleId="header21">
    <w:name w:val="header21"/>
    <w:basedOn w:val="DefaultParagraphFont"/>
    <w:rsid w:val="003B582A"/>
    <w:rPr>
      <w:rFonts w:ascii="Arial" w:hAnsi="Arial" w:cs="Arial"/>
      <w:b/>
      <w:bCs/>
      <w:sz w:val="27"/>
      <w:szCs w:val="27"/>
    </w:rPr>
  </w:style>
  <w:style w:type="character" w:customStyle="1" w:styleId="body31">
    <w:name w:val="body31"/>
    <w:basedOn w:val="DefaultParagraphFont"/>
    <w:rsid w:val="003B582A"/>
    <w:rPr>
      <w:rFonts w:ascii="Arial" w:hAnsi="Arial" w:cs="Arial"/>
      <w:sz w:val="24"/>
      <w:szCs w:val="24"/>
    </w:rPr>
  </w:style>
  <w:style w:type="character" w:customStyle="1" w:styleId="header31">
    <w:name w:val="header31"/>
    <w:basedOn w:val="DefaultParagraphFont"/>
    <w:rsid w:val="003B582A"/>
    <w:rPr>
      <w:rFonts w:ascii="Arial" w:hAnsi="Arial" w:cs="Arial"/>
      <w:b/>
      <w:bCs/>
      <w:sz w:val="24"/>
      <w:szCs w:val="24"/>
    </w:rPr>
  </w:style>
  <w:style w:type="character" w:customStyle="1" w:styleId="ti2">
    <w:name w:val="ti2"/>
    <w:basedOn w:val="DefaultParagraphFont"/>
    <w:rsid w:val="0004043E"/>
    <w:rPr>
      <w:sz w:val="22"/>
      <w:szCs w:val="22"/>
    </w:rPr>
  </w:style>
  <w:style w:type="paragraph" w:customStyle="1" w:styleId="affiliation2">
    <w:name w:val="affiliation2"/>
    <w:basedOn w:val="Normal"/>
    <w:rsid w:val="0004043E"/>
    <w:pPr>
      <w:spacing w:before="240" w:after="120" w:line="288" w:lineRule="atLeast"/>
      <w:ind w:left="120"/>
    </w:pPr>
    <w:rPr>
      <w:sz w:val="19"/>
      <w:szCs w:val="19"/>
    </w:rPr>
  </w:style>
  <w:style w:type="paragraph" w:customStyle="1" w:styleId="pmid3">
    <w:name w:val="pmid3"/>
    <w:basedOn w:val="Normal"/>
    <w:rsid w:val="0004043E"/>
    <w:pPr>
      <w:spacing w:before="240" w:after="240" w:line="288" w:lineRule="atLeast"/>
      <w:ind w:left="120"/>
    </w:pPr>
    <w:rPr>
      <w:rFonts w:ascii="Arial" w:hAnsi="Arial" w:cs="Arial"/>
      <w:sz w:val="19"/>
      <w:szCs w:val="19"/>
    </w:rPr>
  </w:style>
  <w:style w:type="character" w:styleId="Strong">
    <w:name w:val="Strong"/>
    <w:basedOn w:val="DefaultParagraphFont"/>
    <w:uiPriority w:val="22"/>
    <w:qFormat/>
    <w:rsid w:val="004F6DF2"/>
    <w:rPr>
      <w:b/>
      <w:bCs/>
    </w:rPr>
  </w:style>
  <w:style w:type="character" w:customStyle="1" w:styleId="date28">
    <w:name w:val="date28"/>
    <w:basedOn w:val="DefaultParagraphFont"/>
    <w:rsid w:val="00F00BBD"/>
    <w:rPr>
      <w:rFonts w:ascii="Arial" w:hAnsi="Arial" w:cs="Arial" w:hint="default"/>
      <w:b w:val="0"/>
      <w:bCs w:val="0"/>
      <w:caps/>
      <w:strike w:val="0"/>
      <w:dstrike w:val="0"/>
      <w:color w:val="666666"/>
      <w:sz w:val="17"/>
      <w:szCs w:val="17"/>
      <w:u w:val="none"/>
      <w:effect w:val="none"/>
    </w:rPr>
  </w:style>
  <w:style w:type="character" w:customStyle="1" w:styleId="author3">
    <w:name w:val="author3"/>
    <w:basedOn w:val="DefaultParagraphFont"/>
    <w:rsid w:val="00F00BBD"/>
    <w:rPr>
      <w:b w:val="0"/>
      <w:bCs w:val="0"/>
      <w:strike w:val="0"/>
      <w:dstrike w:val="0"/>
      <w:color w:val="444444"/>
      <w:sz w:val="17"/>
      <w:szCs w:val="17"/>
      <w:u w:val="none"/>
      <w:effect w:val="none"/>
    </w:rPr>
  </w:style>
  <w:style w:type="character" w:customStyle="1" w:styleId="subtitle2">
    <w:name w:val="subtitle2"/>
    <w:basedOn w:val="DefaultParagraphFont"/>
    <w:rsid w:val="00F00BBD"/>
    <w:rPr>
      <w:b/>
      <w:bCs/>
      <w:vanish w:val="0"/>
      <w:webHidden w:val="0"/>
      <w:color w:val="000000"/>
      <w:sz w:val="21"/>
      <w:szCs w:val="21"/>
      <w:specVanish w:val="0"/>
    </w:rPr>
  </w:style>
  <w:style w:type="character" w:customStyle="1" w:styleId="abstractheading1">
    <w:name w:val="abstractheading1"/>
    <w:basedOn w:val="DefaultParagraphFont"/>
    <w:rsid w:val="00B90FD9"/>
    <w:rPr>
      <w:b/>
      <w:bCs/>
      <w:sz w:val="24"/>
      <w:szCs w:val="24"/>
    </w:rPr>
  </w:style>
  <w:style w:type="paragraph" w:customStyle="1" w:styleId="citation">
    <w:name w:val="citation"/>
    <w:basedOn w:val="Normal"/>
    <w:rsid w:val="00B2300A"/>
    <w:pPr>
      <w:spacing w:before="100" w:beforeAutospacing="1" w:after="100" w:afterAutospacing="1"/>
    </w:pPr>
  </w:style>
  <w:style w:type="paragraph" w:customStyle="1" w:styleId="authlist">
    <w:name w:val="auth_list"/>
    <w:basedOn w:val="Normal"/>
    <w:rsid w:val="00B2300A"/>
    <w:pPr>
      <w:spacing w:before="100" w:beforeAutospacing="1" w:after="100" w:afterAutospacing="1"/>
    </w:pPr>
  </w:style>
  <w:style w:type="paragraph" w:customStyle="1" w:styleId="aff">
    <w:name w:val="aff"/>
    <w:basedOn w:val="Normal"/>
    <w:rsid w:val="006945C2"/>
    <w:pPr>
      <w:spacing w:before="100" w:beforeAutospacing="1" w:after="100" w:afterAutospacing="1"/>
    </w:pPr>
  </w:style>
  <w:style w:type="character" w:customStyle="1" w:styleId="subabstractlabel">
    <w:name w:val="sub_abstract_label"/>
    <w:basedOn w:val="DefaultParagraphFont"/>
    <w:rsid w:val="006945C2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rsid w:val="00AA24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A245E"/>
    <w:rPr>
      <w:rFonts w:ascii="Tahoma" w:eastAsia="Times New Roman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760B25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505F1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05F1E"/>
    <w:rPr>
      <w:rFonts w:ascii="Courier New" w:eastAsia="Times New Roman" w:hAnsi="Courier New" w:cs="Courier New"/>
    </w:rPr>
  </w:style>
  <w:style w:type="character" w:customStyle="1" w:styleId="highlight">
    <w:name w:val="highlight"/>
    <w:basedOn w:val="DefaultParagraphFont"/>
    <w:rsid w:val="00505F1E"/>
  </w:style>
  <w:style w:type="character" w:customStyle="1" w:styleId="Heading4Char">
    <w:name w:val="Heading 4 Char"/>
    <w:basedOn w:val="DefaultParagraphFont"/>
    <w:link w:val="Heading4"/>
    <w:rsid w:val="00AA46F8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paragraph" w:styleId="ListParagraph">
    <w:name w:val="List Paragraph"/>
    <w:basedOn w:val="Normal"/>
    <w:uiPriority w:val="34"/>
    <w:qFormat/>
    <w:rsid w:val="00E95D1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rsid w:val="002879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28798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8798A"/>
    <w:rPr>
      <w:rFonts w:eastAsia="Times New Roman"/>
    </w:rPr>
  </w:style>
  <w:style w:type="paragraph" w:styleId="CommentSubject">
    <w:name w:val="annotation subject"/>
    <w:basedOn w:val="CommentText"/>
    <w:next w:val="CommentText"/>
    <w:link w:val="CommentSubjectChar"/>
    <w:rsid w:val="0028798A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28798A"/>
    <w:rPr>
      <w:rFonts w:eastAsia="Times New Roman"/>
      <w:b/>
      <w:bCs/>
    </w:rPr>
  </w:style>
  <w:style w:type="paragraph" w:customStyle="1" w:styleId="Style1">
    <w:name w:val="Style1"/>
    <w:basedOn w:val="Subtitle"/>
    <w:next w:val="Subtitle"/>
    <w:qFormat/>
    <w:rsid w:val="00CB4F32"/>
    <w:rPr>
      <w:rFonts w:ascii="Times New Roman Bold" w:hAnsi="Times New Roman Bold"/>
      <w:b/>
      <w:i w:val="0"/>
      <w:caps/>
      <w:color w:val="auto"/>
    </w:rPr>
  </w:style>
  <w:style w:type="paragraph" w:styleId="Subtitle">
    <w:name w:val="Subtitle"/>
    <w:basedOn w:val="Normal"/>
    <w:next w:val="Normal"/>
    <w:link w:val="SubtitleChar"/>
    <w:qFormat/>
    <w:rsid w:val="00CB4F32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rsid w:val="00CB4F32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citation-abbreviation2">
    <w:name w:val="citation-abbreviation2"/>
    <w:basedOn w:val="DefaultParagraphFont"/>
    <w:rsid w:val="00965248"/>
  </w:style>
  <w:style w:type="character" w:customStyle="1" w:styleId="citation-publication-date">
    <w:name w:val="citation-publication-date"/>
    <w:basedOn w:val="DefaultParagraphFont"/>
    <w:rsid w:val="00965248"/>
  </w:style>
  <w:style w:type="character" w:customStyle="1" w:styleId="citation-volume">
    <w:name w:val="citation-volume"/>
    <w:basedOn w:val="DefaultParagraphFont"/>
    <w:rsid w:val="00965248"/>
  </w:style>
  <w:style w:type="character" w:customStyle="1" w:styleId="citation-issue">
    <w:name w:val="citation-issue"/>
    <w:basedOn w:val="DefaultParagraphFont"/>
    <w:rsid w:val="00965248"/>
  </w:style>
  <w:style w:type="character" w:customStyle="1" w:styleId="citation-flpages">
    <w:name w:val="citation-flpages"/>
    <w:basedOn w:val="DefaultParagraphFont"/>
    <w:rsid w:val="00965248"/>
  </w:style>
  <w:style w:type="character" w:customStyle="1" w:styleId="slug-doi-value">
    <w:name w:val="slug-doi-value"/>
    <w:basedOn w:val="DefaultParagraphFont"/>
    <w:rsid w:val="00472714"/>
  </w:style>
  <w:style w:type="paragraph" w:customStyle="1" w:styleId="Title1">
    <w:name w:val="Title1"/>
    <w:basedOn w:val="Normal"/>
    <w:rsid w:val="00781312"/>
    <w:pPr>
      <w:spacing w:before="100" w:beforeAutospacing="1" w:after="100" w:afterAutospacing="1"/>
    </w:pPr>
  </w:style>
  <w:style w:type="paragraph" w:customStyle="1" w:styleId="desc">
    <w:name w:val="desc"/>
    <w:basedOn w:val="Normal"/>
    <w:rsid w:val="00781312"/>
    <w:pPr>
      <w:spacing w:before="100" w:beforeAutospacing="1" w:after="100" w:afterAutospacing="1"/>
    </w:pPr>
  </w:style>
  <w:style w:type="paragraph" w:customStyle="1" w:styleId="details">
    <w:name w:val="details"/>
    <w:basedOn w:val="Normal"/>
    <w:rsid w:val="00781312"/>
    <w:pPr>
      <w:spacing w:before="100" w:beforeAutospacing="1" w:after="100" w:afterAutospacing="1"/>
    </w:pPr>
  </w:style>
  <w:style w:type="character" w:customStyle="1" w:styleId="jrnl">
    <w:name w:val="jrnl"/>
    <w:basedOn w:val="DefaultParagraphFont"/>
    <w:rsid w:val="00781312"/>
  </w:style>
  <w:style w:type="character" w:customStyle="1" w:styleId="articlealttitle1">
    <w:name w:val="articlealttitle1"/>
    <w:basedOn w:val="DefaultParagraphFont"/>
    <w:rsid w:val="00525F1E"/>
    <w:rPr>
      <w:sz w:val="24"/>
      <w:szCs w:val="24"/>
      <w:bdr w:val="none" w:sz="0" w:space="0" w:color="auto" w:frame="1"/>
      <w:vertAlign w:val="baseline"/>
    </w:rPr>
  </w:style>
  <w:style w:type="paragraph" w:styleId="PlainText">
    <w:name w:val="Plain Text"/>
    <w:basedOn w:val="Normal"/>
    <w:link w:val="PlainTextChar"/>
    <w:uiPriority w:val="99"/>
    <w:unhideWhenUsed/>
    <w:rsid w:val="00B93219"/>
    <w:rPr>
      <w:rFonts w:ascii="Calibri" w:eastAsiaTheme="minorHAnsi" w:hAnsi="Calibri" w:cstheme="minorBid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93219"/>
    <w:rPr>
      <w:rFonts w:ascii="Calibri" w:eastAsiaTheme="minorHAnsi" w:hAnsi="Calibri" w:cstheme="minorBidi"/>
      <w:sz w:val="22"/>
      <w:szCs w:val="21"/>
    </w:rPr>
  </w:style>
  <w:style w:type="character" w:customStyle="1" w:styleId="slug-vol">
    <w:name w:val="slug-vol"/>
    <w:basedOn w:val="DefaultParagraphFont"/>
    <w:rsid w:val="00D0274E"/>
  </w:style>
  <w:style w:type="character" w:customStyle="1" w:styleId="slug-issue">
    <w:name w:val="slug-issue"/>
    <w:basedOn w:val="DefaultParagraphFont"/>
    <w:rsid w:val="00D0274E"/>
  </w:style>
  <w:style w:type="character" w:customStyle="1" w:styleId="slug-doi">
    <w:name w:val="slug-doi"/>
    <w:basedOn w:val="DefaultParagraphFont"/>
    <w:rsid w:val="00D0274E"/>
  </w:style>
  <w:style w:type="paragraph" w:styleId="Revision">
    <w:name w:val="Revision"/>
    <w:hidden/>
    <w:uiPriority w:val="99"/>
    <w:semiHidden/>
    <w:rsid w:val="006A2847"/>
    <w:rPr>
      <w:rFonts w:eastAsia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26D0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6D04"/>
    <w:rPr>
      <w:rFonts w:eastAsia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26D04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26D04"/>
    <w:rPr>
      <w:rFonts w:eastAsia="Times New Roman"/>
      <w:noProof/>
      <w:sz w:val="24"/>
      <w:szCs w:val="24"/>
    </w:rPr>
  </w:style>
  <w:style w:type="paragraph" w:styleId="NoSpacing">
    <w:name w:val="No Spacing"/>
    <w:uiPriority w:val="1"/>
    <w:qFormat/>
    <w:rsid w:val="001277FD"/>
    <w:rPr>
      <w:rFonts w:eastAsia="Times New Roman"/>
      <w:sz w:val="24"/>
      <w:szCs w:val="24"/>
    </w:rPr>
  </w:style>
  <w:style w:type="character" w:customStyle="1" w:styleId="maintitle">
    <w:name w:val="maintitle"/>
    <w:basedOn w:val="DefaultParagraphFont"/>
    <w:rsid w:val="002626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4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873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1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86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314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3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738888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821101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51706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86338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870527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9434503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82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62966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352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420012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10322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91434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55168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456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9303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73364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365556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8022636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4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229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3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6344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2430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59514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63410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6466219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208822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44792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6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183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93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593294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158674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95236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890197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390911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766634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3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190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226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56348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231483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08083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7855030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4574041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5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3898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26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6172884">
                      <w:marLeft w:val="0"/>
                      <w:marRight w:val="0"/>
                      <w:marTop w:val="18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8936221">
                          <w:marLeft w:val="0"/>
                          <w:marRight w:val="0"/>
                          <w:marTop w:val="9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7233401">
                              <w:marLeft w:val="0"/>
                              <w:marRight w:val="0"/>
                              <w:marTop w:val="0"/>
                              <w:marBottom w:val="180"/>
                              <w:divBdr>
                                <w:top w:val="single" w:sz="12" w:space="5" w:color="E0D0C0"/>
                                <w:left w:val="single" w:sz="12" w:space="5" w:color="E0D0C0"/>
                                <w:bottom w:val="single" w:sz="12" w:space="5" w:color="E0D0C0"/>
                                <w:right w:val="single" w:sz="12" w:space="5" w:color="E0D0C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79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32262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42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22392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1872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31071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007808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1603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336872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3225863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14730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640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861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58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813212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630098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69056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97520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040070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854215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26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2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81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564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7280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86105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34678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661189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903417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98335552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82396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88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6165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1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114854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5180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77234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54952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87590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527345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84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8628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14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310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91492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53506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82651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6831671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00606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106417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748058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24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636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86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14152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051719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97030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03469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19880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772989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52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4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58193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426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01643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0469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0041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85681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3553516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45757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8017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571014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81562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86298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281243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15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0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714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26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16453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531260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53306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29832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851910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62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58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024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638002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22819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6539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42835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2644096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3913316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66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463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6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75320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592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20219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19660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176723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90746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7619085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93668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01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79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69556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130560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38307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462131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227945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266572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30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4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6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5337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45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643717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394260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80476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92789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2889122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20854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81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60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61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24111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030485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76592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06577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384264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23026553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14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777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59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366616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41919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89772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97408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74507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5206043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231943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580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65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18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956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5737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58266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73555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38936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3319174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70086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13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619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170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629319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173853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86796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793843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062596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4108165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49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482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449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252650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272547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06599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86812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949088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003273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68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4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657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6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8441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219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92568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01470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4102789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104811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33585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77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3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87611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4525468">
                  <w:marLeft w:val="105"/>
                  <w:marRight w:val="105"/>
                  <w:marTop w:val="105"/>
                  <w:marBottom w:val="10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4682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57263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6952610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11598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7782383">
                                      <w:marLeft w:val="105"/>
                                      <w:marRight w:val="105"/>
                                      <w:marTop w:val="105"/>
                                      <w:marBottom w:val="105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060678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1279180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2490933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3458379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72088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9574781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03474298">
                                                                  <w:marLeft w:val="105"/>
                                                                  <w:marRight w:val="105"/>
                                                                  <w:marTop w:val="105"/>
                                                                  <w:marBottom w:val="105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4180335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3275005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6191454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6763423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5530912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3448531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451731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1804698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915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22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631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13962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2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99441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913491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8267447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475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5430768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24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262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60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15104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611500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43979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20257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520952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173907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9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11174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87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313851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7487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36231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1616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9627603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266371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289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29661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19422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20613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77227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03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704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482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057649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7494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24336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648807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0222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114013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19297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83977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498879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61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50126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986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217050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1505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326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8794642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72992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57081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17021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67381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952805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792557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726350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03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4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892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79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45858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981487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90470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226528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488109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42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8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38288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98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862979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28825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4143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92068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3225132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448259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9995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07606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2301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90737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1767311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206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98415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1112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035870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344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60695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85889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47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5032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86197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50247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25071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7479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65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652110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95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396051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35974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7876623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62198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47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215591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42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112424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7884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6700630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5516542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29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935651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707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331937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6852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467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4101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62668386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1940770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58591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918850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9741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2910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9052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3294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008863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123595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66276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5047140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152516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06878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825494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35319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83435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30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9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278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67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86277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005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85259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90720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0169267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893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562208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16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404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387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9809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845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695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21774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2636833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121492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93681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60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5293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13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724890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788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23334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470024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01625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58750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341786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8593932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90576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1903356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674078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49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00100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32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409193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43055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6256399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014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855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20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197276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24564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19484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09213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001831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4073602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95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33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05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153766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4150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28777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74783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717009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198962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20563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796643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8485910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000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390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99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586713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358171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32066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7561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254677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758781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39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8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5397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07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072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71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18029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16349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4020935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5302003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75650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16864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694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9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6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329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9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93514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974899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97717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52854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522828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239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04157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00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19939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7816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54081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254448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2135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31251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62397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964488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0494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170616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20279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3006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386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4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58578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294395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5251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18892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845177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327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262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88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72286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751539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32337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5384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258318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4578758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594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874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443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067376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227248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08842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576078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300929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890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04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24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46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237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4470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67491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62115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8088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8685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4001783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92517957">
                                          <w:marLeft w:val="0"/>
                                          <w:marRight w:val="0"/>
                                          <w:marTop w:val="6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8623976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615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4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49529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8294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929598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36327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56333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48924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244293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83118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46978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3481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22418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379978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4859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798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015483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901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2500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9772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98258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16582238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2511765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16732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693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250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672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800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625427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204621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96718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52386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824184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782160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317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8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88988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68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229998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4367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50389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64135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842216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1737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11821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4470457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245123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7903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35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765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837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462912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791047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47141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275320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070632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135065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236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8458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84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238598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95950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9948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60352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8782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289588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35842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7490392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35126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525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9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8881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7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09931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7199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6477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049435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1148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01068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6709882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06432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928796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880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73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0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7977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471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521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43109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06706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89724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482510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24637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6394687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0449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6084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88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72249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754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48613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682191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3711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83650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3854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234135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576614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7101854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8492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217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29975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94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04913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8063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8962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8027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46214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2876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34956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04643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726398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503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554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291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17463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8513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3377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97086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4851951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837945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061282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865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382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1452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319215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88949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12413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233709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141302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748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105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471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889231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608629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30202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7902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147382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0212800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110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0345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50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115195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469303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71864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81054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193937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38891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35615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966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242358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219039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97482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94335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117861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29471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0543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008364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168452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1852933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23847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086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935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890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500779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970963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02277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892798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390332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457900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289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698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1057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0857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69483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62452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386678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64944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100039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6276943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598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95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73632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00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399187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050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5097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018667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00367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886138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60990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432078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591770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4976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30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05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25343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982175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17767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727023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1290199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0491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24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1513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48669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990672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445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37762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770664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955726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273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83356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6099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104339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3428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8794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662680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57619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73762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9564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53853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6461560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666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78440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198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4965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0494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75637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222929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1721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760983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666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54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9874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8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245624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9569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69277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94082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793431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590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526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28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2020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4704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25015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99341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2857703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003618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10336613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845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7611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24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895547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532876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7154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50487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815363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1958541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7049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050166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61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668896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38733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75934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78112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106736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525459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0768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79101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3705723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70464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5962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9842362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15211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38017491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316180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5393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65451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52709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997578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003898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61165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365038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7423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5247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2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318111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014479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5550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70643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624320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106361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0909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70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64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010505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250019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39195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5334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236744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241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048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28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590327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056117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81486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557755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908731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122673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406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39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858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61542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871687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5690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810469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36406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34200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471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3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2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740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01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600302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77384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73001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37496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406292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744098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429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728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216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9252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564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8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54120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8644365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6053440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55423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730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229927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68924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26950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29719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854023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231463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866284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962245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50880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59689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6425374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19095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804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301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005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381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85013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31815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30375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2605738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850761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33962200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1871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818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784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7284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3982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62192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57197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4626264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09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4155071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573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40839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9679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298090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78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89483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0402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10592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8022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8666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136484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803458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905915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080355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751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460393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33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729657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72185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64998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28498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83405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86217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17082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58766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62928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089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44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137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726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17928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291159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9345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8884193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322717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089853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818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77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61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2071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0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955606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93471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63284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044911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002238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573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829148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419793229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0088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3065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68969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76129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078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472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9175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3610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4259598">
                      <w:marLeft w:val="0"/>
                      <w:marRight w:val="0"/>
                      <w:marTop w:val="18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043263">
                          <w:marLeft w:val="0"/>
                          <w:marRight w:val="0"/>
                          <w:marTop w:val="9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662068">
                              <w:marLeft w:val="0"/>
                              <w:marRight w:val="0"/>
                              <w:marTop w:val="0"/>
                              <w:marBottom w:val="180"/>
                              <w:divBdr>
                                <w:top w:val="single" w:sz="12" w:space="5" w:color="E0D0C0"/>
                                <w:left w:val="single" w:sz="12" w:space="5" w:color="E0D0C0"/>
                                <w:bottom w:val="single" w:sz="12" w:space="5" w:color="E0D0C0"/>
                                <w:right w:val="single" w:sz="12" w:space="5" w:color="E0D0C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779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5895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9560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823348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5762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19818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328286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908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15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121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907255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71534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30721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930926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458048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60608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968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376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03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78737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382100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24622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518574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396783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3086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361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5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774869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671580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77087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001458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228284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764113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755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917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30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707587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36897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69585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845164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968542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952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17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375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583338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879551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3124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97151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258958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09943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010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1772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4459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3023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681119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560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5135567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471693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25252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7083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66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811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93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259209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8886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35409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40959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4722119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635617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546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7978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129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46315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5749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42248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91228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34965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22278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5576633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77095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29261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599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7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78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670327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365207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23706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504176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860842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393045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38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9594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6789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3746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74849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28877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07270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3729236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3416786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16551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2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880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105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698524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664938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44694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11981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913041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881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1896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60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67381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14658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92331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443802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707236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6810437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70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112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89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80953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8218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42832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03266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047486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07238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37253967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74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90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222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9406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89326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80016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0546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12419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6047989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958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7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22578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61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62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5448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1584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73890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01110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623435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058058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83758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75095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356708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8822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475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633787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827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33788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9735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9125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851082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82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27791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83807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18445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2368142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509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06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352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48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567917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135317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34680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056242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881729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257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8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185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036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1435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3968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87743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04314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193031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3648743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83391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5626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1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636403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6493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770109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987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1232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498286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9714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674195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936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3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88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81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17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88260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71179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04695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26551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472655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038775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535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57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820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07238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329789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38935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066840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56537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060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14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632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699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59565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23559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34075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3662490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3579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145860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933824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106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456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84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16245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35545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49167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794266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385391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65555203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152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2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131648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669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077195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1550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6299559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4574682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244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62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8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760733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232302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70291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267772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035365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277180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669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957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7885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74409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216713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01931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04453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395941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4684339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781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4263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524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83064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8880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60172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87201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27282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30393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861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43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6903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103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52797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97330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33861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88382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105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27890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7901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7383578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78766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378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30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03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482222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762508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22669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47921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9493503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6461714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01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0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2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07502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40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92379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5059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2290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395150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16951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60447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722402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7352289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46016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795337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48736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8909202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8363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15164297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3302536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5175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12893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52807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20462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4198622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2777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59056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8546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548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1816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8054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2674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26504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3227831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3546785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64673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12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6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04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0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4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5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499791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24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0029433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3045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4139253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6046454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512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581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56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548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5487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12514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74367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970040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357650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35763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57138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58614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460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24652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825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367178">
                  <w:marLeft w:val="105"/>
                  <w:marRight w:val="105"/>
                  <w:marTop w:val="105"/>
                  <w:marBottom w:val="10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82910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56562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94678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15872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89541139">
                                      <w:marLeft w:val="105"/>
                                      <w:marRight w:val="105"/>
                                      <w:marTop w:val="105"/>
                                      <w:marBottom w:val="105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640620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851653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9688143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5120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541806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273769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25016880">
                                                                  <w:marLeft w:val="105"/>
                                                                  <w:marRight w:val="105"/>
                                                                  <w:marTop w:val="105"/>
                                                                  <w:marBottom w:val="105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6944449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966572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07534802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0562838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9120339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5127204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4272094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815734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644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036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94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315216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364348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68431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8348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927709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93517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351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18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39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378932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759642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35024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39346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09386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659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5356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727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110936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628735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23435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42371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805042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105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590895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8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63123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5790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05592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728617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152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7758793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55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0769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356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334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450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7919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111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31238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2126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0419805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024566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055913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553559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826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433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2896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135822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19688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3668589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977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2914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144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110144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5330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36483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95893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3371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0379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258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8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5641684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316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5612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7383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5574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71917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885305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6789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550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23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43159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137890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94758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56370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365998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802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136593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9716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293907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3781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84478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6557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56120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05570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2089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792570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641364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921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5139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7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985232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733571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8354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39381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826036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82472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2144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0728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14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417254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65765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7906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65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98678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8753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562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94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46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007878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769970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38801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057282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835945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7706264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158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338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692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267516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731321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03632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90789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4064816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552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7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68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81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99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99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996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720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08694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10920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5525725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027846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4181631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58380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967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73394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742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9898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0329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27831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761025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8679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758313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705308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664017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50330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4696624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6947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998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09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163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78163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730549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21789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85527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225305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134095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340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14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791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732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293732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450125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6416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23540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8516868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171593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891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76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153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2946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870990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265943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5862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193840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571425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53136883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0495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45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7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2156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7947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21788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99207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047143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761632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68196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153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90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14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222926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937608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01321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201472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767008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481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9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62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8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09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69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18816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760284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75376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53030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13743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2051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8368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564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499575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4232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28673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3064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377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8786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51323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104141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6849413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037564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04712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2321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37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40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077533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318946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498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915297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2312275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2613836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401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240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0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365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7595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73273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04172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664653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0900042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790232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643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9937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619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163859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6025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41405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99333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45957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23200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076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1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269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2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989005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285049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34630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184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516583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8097134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469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853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7444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50442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66486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0791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16235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035564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115842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196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8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968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7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321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9692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0255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921125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664363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381681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03370557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413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8083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8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10473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3549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9058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997809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2755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047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3408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4315830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15980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4089177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69093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845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68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9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085769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805356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0585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53731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4697106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214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5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99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38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53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95895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562743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0816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50814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960272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0275236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7964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19984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730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771119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54379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4506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05285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7647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73268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22254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02356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225359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9128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856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61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4400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827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26250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0721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556135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2168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99901910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94776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088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72071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459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394223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2400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0146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335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81052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90262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79684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94455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20333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69720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583022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092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91807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869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665678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5292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20176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370406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09223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359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700860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8480120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92146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1152439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7423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225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7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500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1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3013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043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0068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07826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4929914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316848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8641540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673434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352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384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80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35514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712955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00342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34545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484678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1661170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383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3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30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314362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6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545665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75373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69998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90647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1485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501091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24613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177843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24995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69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12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02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796997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944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37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130272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699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330130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8440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85848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58288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759742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71550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114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4337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14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4456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13255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16408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1190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6555219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63457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80459837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903134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506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01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17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53478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29107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19279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418642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99120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3713794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526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107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168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267769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06766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31987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519933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195871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713483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992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2422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62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5615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85585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58624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600552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8416957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025110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54539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182873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57461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36212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051385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424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33628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023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86075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6574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70747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740273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56390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939176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42476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42917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14839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7165894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6275425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3324160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62771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77238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3913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102818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156201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37202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13610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7212942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5022392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01896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8133711">
      <w:bodyDiv w:val="1"/>
      <w:marLeft w:val="150"/>
      <w:marRight w:val="150"/>
      <w:marTop w:val="0"/>
      <w:marBottom w:val="15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169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2278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3292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9769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00401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467228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4638061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40675318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52139685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76263863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85896481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15271391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855114717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45234685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30959375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09550168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235504076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20512679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89458797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39280300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78101443">
                              <w:marLeft w:val="0"/>
                              <w:marRight w:val="0"/>
                              <w:marTop w:val="0"/>
                              <w:marBottom w:val="1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4461176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4871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023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30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349368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497708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08185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601716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43745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5195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65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21581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633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773660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5331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64055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72652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25742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225251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164789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89203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78633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3932338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83134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63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24755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8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070725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149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64229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118842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677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5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8184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0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938055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42897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2680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13701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3776567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79472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661935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72768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6807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86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24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44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156334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55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8371662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1281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4367495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907369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468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02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06670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4853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705248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68236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04834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65294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583859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23832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7911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7435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558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952677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94012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56035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92599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4313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1683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54100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74669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62667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150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232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9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95805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65088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30173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21803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9402595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2163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892244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77354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9405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3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2614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05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407303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27387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65617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441902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32523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04017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912165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46082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948437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584317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38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08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30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69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91865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832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54047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17794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90228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021017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786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91718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03409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55349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21474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0616329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08903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71912442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2725205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217385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45363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5868405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89327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07331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407405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963958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2120393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709719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572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59830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17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313291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287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33971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5031976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27139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772923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0851120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11633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482228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27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4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936188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841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452667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6125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12809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953535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963480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052245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100375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232337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50137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829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03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950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135522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857958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97573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331520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3208451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947529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875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18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69950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536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98708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56102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6331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663607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22294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299973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85080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7255207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58573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4261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26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0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9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074373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43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950380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64985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04556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690010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47593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830799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37060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85258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10810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5479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89788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440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238845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0107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7618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87954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6937665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590635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343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64325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52966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49798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2303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6419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64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7607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248563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61629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91389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035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780236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260880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098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15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00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005336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345734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31454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57458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043187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173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7310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3112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251279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805983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01308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06653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10348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248088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149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6214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431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68423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65684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99211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9807918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06203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057085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93873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004745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201226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358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74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80074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969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205808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9976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54475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60447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7483117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9257048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2530532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035598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321126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02339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361325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25516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972607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466813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0588194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6886307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97156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393294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767415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93948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539092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55853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582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7706246">
          <w:marLeft w:val="0"/>
          <w:marRight w:val="0"/>
          <w:marTop w:val="100"/>
          <w:marBottom w:val="100"/>
          <w:divBdr>
            <w:top w:val="none" w:sz="0" w:space="0" w:color="auto"/>
            <w:left w:val="single" w:sz="6" w:space="0" w:color="CCCCCC"/>
            <w:bottom w:val="none" w:sz="0" w:space="0" w:color="auto"/>
            <w:right w:val="single" w:sz="6" w:space="0" w:color="CCCCCC"/>
          </w:divBdr>
          <w:divsChild>
            <w:div w:id="175403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2475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576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30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31796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55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77765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2828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86524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30382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01918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768124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858399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86634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84042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1936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26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0377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856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0477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19558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00400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3068568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94675940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63652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316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02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11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58914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37063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07351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78429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87995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032064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316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05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360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834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681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48381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01287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60124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229877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17373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134575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5773475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0960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2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7801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20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46455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46369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58742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938638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7264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145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85812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560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10684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83717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165872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98460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09231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19125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20287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707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447456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852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3892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672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58909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9816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684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63238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5489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13671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969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94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225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59366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860042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4180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36175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117633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174633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952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329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670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175824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615401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28857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996681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3186959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32786744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024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7356023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931858324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174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1871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8621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29851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129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138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515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804420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184576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00538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53321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133207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2777719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184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759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119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8276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8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50672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5874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4219921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561371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50879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420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77306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294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51921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7699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68859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10013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5772074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88936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58105552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923622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084943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35357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66000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8192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94984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688127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68049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427273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137988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79403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596794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46540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346513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119819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7678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1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0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2146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8854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783744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685271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70926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9257325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0236313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038772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410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75535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306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904805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7550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45753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71298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95902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64218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58961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71075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01328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488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7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5012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71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9491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622959">
                      <w:marLeft w:val="0"/>
                      <w:marRight w:val="0"/>
                      <w:marTop w:val="18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3912091">
                          <w:marLeft w:val="0"/>
                          <w:marRight w:val="0"/>
                          <w:marTop w:val="9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8476446">
                              <w:marLeft w:val="0"/>
                              <w:marRight w:val="0"/>
                              <w:marTop w:val="0"/>
                              <w:marBottom w:val="180"/>
                              <w:divBdr>
                                <w:top w:val="single" w:sz="12" w:space="5" w:color="E0D0C0"/>
                                <w:left w:val="single" w:sz="12" w:space="5" w:color="E0D0C0"/>
                                <w:bottom w:val="single" w:sz="12" w:space="5" w:color="E0D0C0"/>
                                <w:right w:val="single" w:sz="12" w:space="5" w:color="E0D0C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131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9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09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24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6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48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632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18644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418031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10449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167742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57115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129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206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7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16613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653984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55601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95026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115873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6278962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0133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1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15808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82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536971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1721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16400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453783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283725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613297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897943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47578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644563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104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5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73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10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775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21032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1340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56265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636451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78626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63994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314865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031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094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1287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882435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961557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86672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79388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282738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3660813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883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342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9249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957081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076425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5912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801222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457421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492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44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126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6505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02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0476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640327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4670443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8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019363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723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376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938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082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9956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2503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74468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55594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70066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4986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44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08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483148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83228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3871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13546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967169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4880838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121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89857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054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514826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90133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52585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5153197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15432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16048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810852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978157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47977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490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69378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07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600310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6596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0832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17370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25053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4580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68876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8677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2263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8828627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01865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5949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3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1123066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52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6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70144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4242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533785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3933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8002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5813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77302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94339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233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91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664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22499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403333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269999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8928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071684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803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298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7057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297416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8156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5764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55648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55747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93644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966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43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76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630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315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763049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9287161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53837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495884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18910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96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361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389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5358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4862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6668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62729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895355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0619075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207773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16690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99077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438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124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60888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221628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3173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60618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38659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40310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023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85759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88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42428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72289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01785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81633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6800852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44277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67495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233246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384465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334411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86335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586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431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302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24853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088845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236205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97858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976603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729848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0648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052311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87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236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90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0503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7284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34693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87626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2233750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299776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91778493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00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036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34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533304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767566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09508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623562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966708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000553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1916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5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56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3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727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7155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52729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27562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677492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646952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320037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589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20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98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18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144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5063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9161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65148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19277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6196820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23437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0395230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329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278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9926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4264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82499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32494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338309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906909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069310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429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7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4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384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11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229978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476598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52168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2223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135788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61551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366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449847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85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948827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014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40240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47541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86738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205237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980658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3720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17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8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818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676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238456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362057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02344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930240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531560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1598444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703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7352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82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2295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53777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21134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394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0034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28388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292093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20957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133925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795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4117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34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108580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12234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63742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7743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149074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557675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911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85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827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7092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345325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38193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36313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69274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610970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147025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497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63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8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72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77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736369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12080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19881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8459542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803187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684845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708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95405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91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219912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39174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5811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516472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48835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19819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15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255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40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1691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77648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253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91702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5722743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77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9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687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403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6510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2893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61401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800226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67986303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935741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7232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9552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375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65555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057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59563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174104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28026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37423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570769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21323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67046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8238102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88912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220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4152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002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84899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38566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58184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47942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268365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411445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513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210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598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95421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382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01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387577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7472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69879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176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25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232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969141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401415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09809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841542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910312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1182071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0596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1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93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75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74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49426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907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3143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51173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6854005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073404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217441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256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4314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15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7766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16452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122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959853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13776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85520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4063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0847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38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029538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73511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7434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411207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24245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24864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897977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52888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906147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506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928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28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71596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042124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15058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22978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710334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8639356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1676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1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45492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29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1754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07850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17707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273484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663938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734324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515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0842221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164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785792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0583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7313595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9679658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55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699640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362021813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0039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1532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41927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735313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620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60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79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75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351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222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742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22408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4747143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7859555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418503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042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8659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1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115982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626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27379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81658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141298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6769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96166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3411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99016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115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39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308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6276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1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98721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31059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4033295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343381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03389851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948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45845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3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797533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9912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26039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674566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73120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27465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65362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262309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602770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4170213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587907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952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4279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442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668893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528837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14907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903640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595256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203405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987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773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335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287093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357160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40858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87687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076832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201575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998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56535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167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720611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3283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19805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8748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9329311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21514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62783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4394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478112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557416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77670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025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1680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397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856816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2252527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64217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12885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82684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299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11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082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51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53876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01764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30026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286220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7496217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7853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033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589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71476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790673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54509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042936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9020633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823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912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831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815230">
                  <w:marLeft w:val="0"/>
                  <w:marRight w:val="0"/>
                  <w:marTop w:val="18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0546001">
                      <w:marLeft w:val="0"/>
                      <w:marRight w:val="0"/>
                      <w:marTop w:val="0"/>
                      <w:marBottom w:val="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76408041">
                      <w:marLeft w:val="0"/>
                      <w:marRight w:val="60"/>
                      <w:marTop w:val="6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55358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59628337">
                      <w:marLeft w:val="0"/>
                      <w:marRight w:val="0"/>
                      <w:marTop w:val="9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5063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12" w:space="5" w:color="DDDDDD"/>
                            <w:left w:val="single" w:sz="12" w:space="5" w:color="DDDDDD"/>
                            <w:bottom w:val="single" w:sz="12" w:space="5" w:color="DDDDDD"/>
                            <w:right w:val="single" w:sz="12" w:space="5" w:color="DDDDDD"/>
                          </w:divBdr>
                        </w:div>
                        <w:div w:id="738479216">
                          <w:marLeft w:val="0"/>
                          <w:marRight w:val="0"/>
                          <w:marTop w:val="180"/>
                          <w:marBottom w:val="0"/>
                          <w:divBdr>
                            <w:top w:val="single" w:sz="12" w:space="5" w:color="E0D0C0"/>
                            <w:left w:val="single" w:sz="12" w:space="5" w:color="E0D0C0"/>
                            <w:bottom w:val="single" w:sz="12" w:space="5" w:color="E0D0C0"/>
                            <w:right w:val="single" w:sz="12" w:space="5" w:color="E0D0C0"/>
                          </w:divBdr>
                        </w:div>
                        <w:div w:id="17564416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830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31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6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6214659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93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1329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1817385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D2E0C0"/>
                        <w:left w:val="single" w:sz="6" w:space="0" w:color="D2E0C0"/>
                        <w:bottom w:val="single" w:sz="6" w:space="0" w:color="D2E0C0"/>
                        <w:right w:val="single" w:sz="6" w:space="0" w:color="D2E0C0"/>
                      </w:divBdr>
                      <w:divsChild>
                        <w:div w:id="896284668">
                          <w:marLeft w:val="0"/>
                          <w:marRight w:val="549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18886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D2E0C0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9547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6" w:space="0" w:color="F7F8F4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760983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758083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744769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72060147">
                                                  <w:marLeft w:val="45"/>
                                                  <w:marRight w:val="75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590522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6231618">
                                                          <w:marLeft w:val="0"/>
                                                          <w:marRight w:val="-2400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946434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8582467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285305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964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411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357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0427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5303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41439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190958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2039026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48112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8289277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278788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129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082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05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186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7820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95236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577944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7129276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8783095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331596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8318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913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66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3015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492481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3076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761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673597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80053863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947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23433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56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82649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205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38464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86285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28028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111023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66260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849523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35297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151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1900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36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810511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152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6247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9576671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4577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30551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6277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9396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87451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5545824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795171">
                              <w:marLeft w:val="24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53405412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2900897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92834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737037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75299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63549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874167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54433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837212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2009596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7439908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85311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228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04900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94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5888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21782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72308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48771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81979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605745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544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281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1972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65102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199550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9175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648162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551969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439141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964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213010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40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89698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62613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82638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54425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506177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3015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527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0609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39490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843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07108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23852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82882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7919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612249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301314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875681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3290174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438064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74637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562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02105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2163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5947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4946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6943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54589410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2125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26167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781960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19419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51921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335142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53315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810373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1173294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6300153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20926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9712549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439629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1607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53642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29448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775047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22358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9619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7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55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9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1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409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33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732731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867081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96737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355202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861016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4471238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348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7330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48486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57292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27269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483739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521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966408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50248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15782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264455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414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93585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48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915597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3331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2652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912575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93635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30083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246701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631132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38490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8900745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04908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444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22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5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00588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951006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27296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568526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357689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0807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0063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9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982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04036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63736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59328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4036430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03018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4449248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1088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0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02304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74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5010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3868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14729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710758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123991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60385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53705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090335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5694173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148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7694851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641880521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9640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7062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37680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67757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313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12816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469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414672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904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72026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607411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235522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008241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8612842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0104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4834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65117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71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90040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7284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89108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28146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609481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8228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0624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643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4878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8478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50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93017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20766587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87775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14655413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2869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869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71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179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161320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62959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80283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5757763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439039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008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61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442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46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826114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002086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015812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02597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116950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419966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355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6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2401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372007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773889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14863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006343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0775247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355235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825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5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1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29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5208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379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70352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2517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58869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29881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90139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75031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543550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07563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730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6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2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55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6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3071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2267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0689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31672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20690645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321956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255110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199548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9043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70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29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37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483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85967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6855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6695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5684139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474940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68487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72052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9286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2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088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082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5266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304051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51432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811502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78630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353722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670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52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5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94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3757348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3285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416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86257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37261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29971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44747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67760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976825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607893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09529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1997675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962920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7189761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21211605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48439397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8726938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1905430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4147420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0545443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5467187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426589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7406083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757401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226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617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4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85510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705069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64892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88467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967351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03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978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63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325331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056201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18966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694213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00730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91148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062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89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4556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4792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0779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35253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38101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21268018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00223687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9002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73273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201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90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291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869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189457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66884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86167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99294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0869556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4169913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409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41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16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295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89214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08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2855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319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78316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009739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34530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86442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343703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6468848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826174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593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52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253145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60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923768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0589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11907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82273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96785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965837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468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80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097771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58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52640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250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45626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30354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26607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4320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66832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57743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42726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531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69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07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00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59583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276894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1915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1682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218488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993817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583518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851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4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44422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2045597896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95676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1723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17060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46746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29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16094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75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25646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845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5161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05001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3566896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49267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6654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6425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78513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474882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292566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945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13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761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991732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12254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49818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593712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33204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2971474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000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18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97271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9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034807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2098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17111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949851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0759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70949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634356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4884778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31785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66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403016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43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504357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12014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208499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2984637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339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077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12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215496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628431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23048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9147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7768570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4701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76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579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162075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543982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76787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8737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0723556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652511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620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97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90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331466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86257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48322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958127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773103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419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016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13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180171">
                  <w:marLeft w:val="0"/>
                  <w:marRight w:val="0"/>
                  <w:marTop w:val="18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1662876">
                      <w:marLeft w:val="0"/>
                      <w:marRight w:val="0"/>
                      <w:marTop w:val="9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6249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785546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12" w:space="5" w:color="DDDDDD"/>
                            <w:left w:val="single" w:sz="12" w:space="5" w:color="DDDDDD"/>
                            <w:bottom w:val="single" w:sz="12" w:space="5" w:color="DDDDDD"/>
                            <w:right w:val="single" w:sz="12" w:space="5" w:color="DDDDDD"/>
                          </w:divBdr>
                        </w:div>
                        <w:div w:id="406466385">
                          <w:marLeft w:val="0"/>
                          <w:marRight w:val="0"/>
                          <w:marTop w:val="180"/>
                          <w:marBottom w:val="0"/>
                          <w:divBdr>
                            <w:top w:val="single" w:sz="12" w:space="5" w:color="E0D0C0"/>
                            <w:left w:val="single" w:sz="12" w:space="5" w:color="E0D0C0"/>
                            <w:bottom w:val="single" w:sz="12" w:space="5" w:color="E0D0C0"/>
                            <w:right w:val="single" w:sz="12" w:space="5" w:color="E0D0C0"/>
                          </w:divBdr>
                        </w:div>
                      </w:divsChild>
                    </w:div>
                    <w:div w:id="1783332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13327228">
                      <w:marLeft w:val="0"/>
                      <w:marRight w:val="0"/>
                      <w:marTop w:val="0"/>
                      <w:marBottom w:val="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538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4596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3454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91852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166565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805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0808535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6969899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5200685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0984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24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52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882704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038873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80904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493565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018360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700394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108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27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531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16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9691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6035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2721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44335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1536396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13119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92563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7824452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155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813275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93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753645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0174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90733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567182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6802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740745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3357715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896687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34136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1216018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20766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625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06901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72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991875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62261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0708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809799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78062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99090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446890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38096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5127949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5980545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7846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894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838024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29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344633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3211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7596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18741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1061451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0084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821835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7528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186124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820069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68324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2276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8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50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31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340958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148458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38099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94122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937348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9934916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2647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9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817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160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750338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991602">
                      <w:marLeft w:val="0"/>
                      <w:marRight w:val="584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84442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1010615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14330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305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478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197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252915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524492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51998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181728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2913576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70108054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987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77502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946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394670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298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56765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083462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53586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34307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0136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615759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6739873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7801482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60079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5927360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70286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28053132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1235424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29484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222402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844301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2486128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00723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850742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2995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42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966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12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882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4416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80004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19815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29301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59800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67661357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200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6852">
          <w:marLeft w:val="120"/>
          <w:marRight w:val="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94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5973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4559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8278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4" w:color="999999"/>
                            <w:left w:val="single" w:sz="6" w:space="4" w:color="999999"/>
                            <w:bottom w:val="single" w:sz="6" w:space="4" w:color="999999"/>
                            <w:right w:val="single" w:sz="6" w:space="4" w:color="999999"/>
                          </w:divBdr>
                          <w:divsChild>
                            <w:div w:id="14424081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876204">
                                  <w:marLeft w:val="0"/>
                                  <w:marRight w:val="52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874032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254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35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47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726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546060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647636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62775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26415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576491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5193224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7636777">
      <w:bodyDiv w:val="1"/>
      <w:marLeft w:val="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923198">
          <w:marLeft w:val="0"/>
          <w:marRight w:val="0"/>
          <w:marTop w:val="0"/>
          <w:marBottom w:val="28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9683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3579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3188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967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70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69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132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1508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50072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91945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8795859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73575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288788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5682582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642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675248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712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3133754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620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9197569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853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80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102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018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4245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9212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50668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40007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847911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759629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6669372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19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590241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518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94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79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76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0329028">
                  <w:marLeft w:val="0"/>
                  <w:marRight w:val="0"/>
                  <w:marTop w:val="180"/>
                  <w:marBottom w:val="12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7107030">
                      <w:marLeft w:val="0"/>
                      <w:marRight w:val="0"/>
                      <w:marTop w:val="0"/>
                      <w:marBottom w:val="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93847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28154800">
                      <w:marLeft w:val="0"/>
                      <w:marRight w:val="0"/>
                      <w:marTop w:val="9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111754">
                          <w:marLeft w:val="15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8831233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90547032">
                          <w:marLeft w:val="15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95500205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00422130">
                          <w:marLeft w:val="0"/>
                          <w:marRight w:val="0"/>
                          <w:marTop w:val="180"/>
                          <w:marBottom w:val="0"/>
                          <w:divBdr>
                            <w:top w:val="single" w:sz="12" w:space="5" w:color="E0D0C0"/>
                            <w:left w:val="single" w:sz="12" w:space="5" w:color="E0D0C0"/>
                            <w:bottom w:val="single" w:sz="12" w:space="5" w:color="E0D0C0"/>
                            <w:right w:val="single" w:sz="12" w:space="5" w:color="E0D0C0"/>
                          </w:divBdr>
                        </w:div>
                        <w:div w:id="1314407211">
                          <w:marLeft w:val="0"/>
                          <w:marRight w:val="15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48916471">
                          <w:marLeft w:val="15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7096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06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521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21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436755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624659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90745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865097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410374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39530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010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220516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5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627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9225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20868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74434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73463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175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1495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5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301369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1725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2496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62872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483498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3552155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08261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89241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388765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607352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337677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47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2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3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054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234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205559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9137934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11895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28454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595456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813669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971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906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048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674982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438667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27662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04166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364511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14197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461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131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194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2072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3059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93879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81820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5977863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020503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05983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82923090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593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305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781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7148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77203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3736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12918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4771114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951825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55111230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57430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901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2792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14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649665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859546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13649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034808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5087894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3121692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040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40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8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456859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769548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35061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250883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3474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00265619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290309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969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344166">
          <w:marLeft w:val="18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615213693">
              <w:marLeft w:val="0"/>
              <w:marRight w:val="0"/>
              <w:marTop w:val="1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38701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88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9287929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492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17723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3407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7691136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5285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108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74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7389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743208">
                      <w:marLeft w:val="0"/>
                      <w:marRight w:val="0"/>
                      <w:marTop w:val="18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4745809">
                          <w:marLeft w:val="0"/>
                          <w:marRight w:val="0"/>
                          <w:marTop w:val="9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0800020">
                              <w:marLeft w:val="0"/>
                              <w:marRight w:val="0"/>
                              <w:marTop w:val="0"/>
                              <w:marBottom w:val="180"/>
                              <w:divBdr>
                                <w:top w:val="single" w:sz="12" w:space="5" w:color="E0D0C0"/>
                                <w:left w:val="single" w:sz="12" w:space="5" w:color="E0D0C0"/>
                                <w:bottom w:val="single" w:sz="12" w:space="5" w:color="E0D0C0"/>
                                <w:right w:val="single" w:sz="12" w:space="5" w:color="E0D0C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529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80949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54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48487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1462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21557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9661628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156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11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44114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896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62199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831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77704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667326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59267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889940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963211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09530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9137392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595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5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9841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282643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427455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99056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91352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930964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2574297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646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156634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1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221909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3931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094163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3957412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896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2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72159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724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840312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1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82266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473566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44791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09818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354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8008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13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766833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6691450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7702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7069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9734645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1876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447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87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7848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0165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983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54942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2588290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550513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968857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39780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856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4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2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06227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6363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341698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687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08378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078551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57150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74847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545000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484099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252100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0391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4586789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643005250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0191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460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71030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07121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701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44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1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044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986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5743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6531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93582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331155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30564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4741139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250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17508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601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90561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0586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58172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44466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0322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06042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473517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175505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63091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5860665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29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6175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3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83603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35906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7953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83126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37142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64717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85284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526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07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10314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434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33256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71958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60155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302338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14788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54918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789668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398146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824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723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863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578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3814758">
                  <w:marLeft w:val="150"/>
                  <w:marRight w:val="15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089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8787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801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8136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3971733">
                      <w:marLeft w:val="0"/>
                      <w:marRight w:val="0"/>
                      <w:marTop w:val="180"/>
                      <w:marBottom w:val="12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1779544">
                          <w:marLeft w:val="0"/>
                          <w:marRight w:val="0"/>
                          <w:marTop w:val="9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963212">
                              <w:marLeft w:val="0"/>
                              <w:marRight w:val="0"/>
                              <w:marTop w:val="0"/>
                              <w:marBottom w:val="180"/>
                              <w:divBdr>
                                <w:top w:val="single" w:sz="12" w:space="5" w:color="E0D0C0"/>
                                <w:left w:val="single" w:sz="12" w:space="5" w:color="E0D0C0"/>
                                <w:bottom w:val="single" w:sz="12" w:space="5" w:color="E0D0C0"/>
                                <w:right w:val="single" w:sz="12" w:space="5" w:color="E0D0C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675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685217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159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477657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2729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3639164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3221616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2381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28049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45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297652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7320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6337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37696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7172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3404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482974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407493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34193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26319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911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53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248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438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67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781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46317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32356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03351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633789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171678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307848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864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29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80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3796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86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618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5840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449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332852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20850598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1073423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87124335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427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03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7133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6069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51052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081229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96494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79471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023592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015231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715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328023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657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501438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0595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662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796576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59005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770580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927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6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645196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3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924185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39556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86320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6704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447699836">
                              <w:marLeft w:val="0"/>
                              <w:marRight w:val="0"/>
                              <w:marTop w:val="45"/>
                              <w:marBottom w:val="0"/>
                              <w:divBdr>
                                <w:top w:val="single" w:sz="6" w:space="2" w:color="CCCCCC"/>
                                <w:left w:val="single" w:sz="6" w:space="2" w:color="CCCCCC"/>
                                <w:bottom w:val="single" w:sz="6" w:space="2" w:color="CCCCCC"/>
                                <w:right w:val="single" w:sz="6" w:space="2" w:color="CCCCCC"/>
                              </w:divBdr>
                              <w:divsChild>
                                <w:div w:id="6617404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67300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15441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538549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092584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627114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91749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34664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2782956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9923649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4435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9548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757147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39692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0268345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6999633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4856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6871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983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4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343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4148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24001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78015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3664936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26147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14585172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276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9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477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9722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050390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654354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9112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24602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8230824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52667284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603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93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04725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6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387506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19351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62430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11763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6764212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00670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4545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69376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044440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487430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316306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7900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60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92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403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8429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26646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02667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1476700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054210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18588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104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66685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755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442895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74443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97083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717617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170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45602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72862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368870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1123569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8443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853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527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760517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863666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21815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922196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8029491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264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11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729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3140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4041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81541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64849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6613523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79209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6566330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399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8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9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5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861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1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372675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807752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73319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89570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423296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0887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598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562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151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13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88553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187570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1855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079486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463915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113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8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73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390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9902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1810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13205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81155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367560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527842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5802780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32680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992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54826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6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2133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46789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6265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23062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629444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64849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0542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474363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543061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79980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89712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724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021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381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21455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3409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92877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657292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2563565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193345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38608941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218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204421">
          <w:marLeft w:val="0"/>
          <w:marRight w:val="0"/>
          <w:marTop w:val="0"/>
          <w:marBottom w:val="0"/>
          <w:divBdr>
            <w:top w:val="none" w:sz="0" w:space="0" w:color="auto"/>
            <w:left w:val="single" w:sz="6" w:space="0" w:color="CCCCCC"/>
            <w:bottom w:val="none" w:sz="0" w:space="0" w:color="auto"/>
            <w:right w:val="single" w:sz="6" w:space="0" w:color="CCCCCC"/>
          </w:divBdr>
          <w:divsChild>
            <w:div w:id="107897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113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336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934816">
          <w:marLeft w:val="120"/>
          <w:marRight w:val="12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96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1061662">
                  <w:marLeft w:val="0"/>
                  <w:marRight w:val="0"/>
                  <w:marTop w:val="72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9451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8340166">
                          <w:marLeft w:val="0"/>
                          <w:marRight w:val="0"/>
                          <w:marTop w:val="24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8400335">
                              <w:marLeft w:val="120"/>
                              <w:marRight w:val="0"/>
                              <w:marTop w:val="0"/>
                              <w:marBottom w:val="12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557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1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005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79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3579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351201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55432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5782949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873803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380356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4746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842581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54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221120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9916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1805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5406985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19965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078324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2853856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713877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632644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9970710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33172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837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035028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274288421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2742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6233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2863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961620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5894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74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4158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518384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44476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7536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02962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564107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259027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268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87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2129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8606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65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65366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2842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6936490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7108207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1366766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326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46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9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422897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525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621791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8203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04137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82239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910007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398459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336299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66843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0183835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02472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35795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7309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43810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18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35271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1322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63864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753313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43832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374612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7652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28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602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2818655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152766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68912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549042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544308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139080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85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0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09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829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889483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988841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84266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7722796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597285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1957095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8362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0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9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974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5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73409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76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305463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86369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4447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229346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9799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260623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7277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46559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45960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891724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44857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741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4289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1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817398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900407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28424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310795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198241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3990803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0627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81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591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275197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75626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3640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1215477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9610611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24087590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0281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3382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284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39654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559217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67353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19109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0212716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425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01815">
          <w:marLeft w:val="24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76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50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763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936854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2546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68232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746238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882855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869953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911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261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145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03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30041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4891991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79549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5397970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821656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64717028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1965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60664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408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8518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17000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66679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71003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3215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266655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046226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37724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174239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5009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2622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193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669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0904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93141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99798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0319580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7325748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410068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605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5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0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6365471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865999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11414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580902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413176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632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65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624298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155234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63756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654571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191453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63095286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751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651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78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905051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5683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8638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725921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49380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12298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3595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6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052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56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540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5588995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73430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9153815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1191660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760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767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210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393246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8436683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39656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081354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632797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6607771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376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56253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522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057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3337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8260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1670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1487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683845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4928441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23524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4477486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28841544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6073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5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76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11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21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085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073057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1450417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34408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769264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9782433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062296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7416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2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002462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6158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29519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943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5465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86877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0863404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753424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85686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673872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10342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8171840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475923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005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850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6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58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5591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19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0246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01220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52315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62254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7877434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28979461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132324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481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71120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8994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48661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0396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1782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796549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115512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052662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96922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824260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670616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300350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5009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821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701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46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6251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24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2383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991590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668104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769878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933674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102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172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110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4926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8057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47882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30424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single" w:sz="6" w:space="9" w:color="CCCCCC"/>
                                <w:right w:val="none" w:sz="0" w:space="0" w:color="auto"/>
                              </w:divBdr>
                              <w:divsChild>
                                <w:div w:id="1703626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3705421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705441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495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65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211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186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3540143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8093698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45035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5880762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509246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82364922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983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865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677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3244180">
                  <w:marLeft w:val="0"/>
                  <w:marRight w:val="-608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0169322">
                      <w:marLeft w:val="0"/>
                      <w:marRight w:val="5604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29505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500160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0074929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52185879">
                                      <w:marLeft w:val="0"/>
                                      <w:marRight w:val="0"/>
                                      <w:marTop w:val="264"/>
                                      <w:marBottom w:val="288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892571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102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26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3197834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856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963502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52956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52029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164046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4619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33648e8c-5399-4ce0-994e-2f4ddb1c4614">
      <Value>2</Value>
      <Value>1</Value>
    </TaxCatchAll>
    <EnterpriseDocumentLanguageTaxHTField0 xmlns="33648e8c-5399-4ce0-994e-2f4ddb1c4614">
      <Terms xmlns="http://schemas.microsoft.com/office/infopath/2007/PartnerControls">
        <TermInfo xmlns="http://schemas.microsoft.com/office/infopath/2007/PartnerControls">
          <TermName xmlns="http://schemas.microsoft.com/office/infopath/2007/PartnerControls">eng</TermName>
          <TermId xmlns="http://schemas.microsoft.com/office/infopath/2007/PartnerControls">39540796-0396-4e54-afe9-a602f28bbe8f</TermId>
        </TermInfo>
      </Terms>
    </EnterpriseDocumentLanguageTaxHTField0>
    <EnterpriseRecordSeriesCodeTaxHTField0 xmlns="33648e8c-5399-4ce0-994e-2f4ddb1c4614">
      <Terms xmlns="http://schemas.microsoft.com/office/infopath/2007/PartnerControls">
        <TermInfo xmlns="http://schemas.microsoft.com/office/infopath/2007/PartnerControls">
          <TermName xmlns="http://schemas.microsoft.com/office/infopath/2007/PartnerControls">ADM130</TermName>
          <TermId xmlns="http://schemas.microsoft.com/office/infopath/2007/PartnerControls">70dc3311-3e76-421c-abfa-d108df48853c</TermId>
        </TermInfo>
      </Terms>
    </EnterpriseRecordSeriesCodeTaxHTField0>
    <Order0 xmlns="ebacec78-8260-4932-b3e1-cb69246e3495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8C1F47D2EB6024D87FFE941FEBC85C2" ma:contentTypeVersion="5" ma:contentTypeDescription="Create a new document." ma:contentTypeScope="" ma:versionID="397721bd903707b2112df9c2853bd1fd">
  <xsd:schema xmlns:xsd="http://www.w3.org/2001/XMLSchema" xmlns:xs="http://www.w3.org/2001/XMLSchema" xmlns:p="http://schemas.microsoft.com/office/2006/metadata/properties" xmlns:ns2="33648e8c-5399-4ce0-994e-2f4ddb1c4614" xmlns:ns3="ebacec78-8260-4932-b3e1-cb69246e3495" targetNamespace="http://schemas.microsoft.com/office/2006/metadata/properties" ma:root="true" ma:fieldsID="6f41629e8a35913474185c714348bc71" ns2:_="" ns3:_="">
    <xsd:import namespace="33648e8c-5399-4ce0-994e-2f4ddb1c4614"/>
    <xsd:import namespace="ebacec78-8260-4932-b3e1-cb69246e3495"/>
    <xsd:element name="properties">
      <xsd:complexType>
        <xsd:sequence>
          <xsd:element name="documentManagement">
            <xsd:complexType>
              <xsd:all>
                <xsd:element ref="ns2:TaxCatchAll" minOccurs="0"/>
                <xsd:element ref="ns2:TaxCatchAllLabel" minOccurs="0"/>
                <xsd:element ref="ns2:EnterpriseDocumentLanguageTaxHTField0" minOccurs="0"/>
                <xsd:element ref="ns2:EnterpriseRecordSeriesCodeTaxHTField0" minOccurs="0"/>
                <xsd:element ref="ns3:Order0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3648e8c-5399-4ce0-994e-2f4ddb1c4614" elementFormDefault="qualified">
    <xsd:import namespace="http://schemas.microsoft.com/office/2006/documentManagement/types"/>
    <xsd:import namespace="http://schemas.microsoft.com/office/infopath/2007/PartnerControls"/>
    <xsd:element name="TaxCatchAll" ma:index="7" nillable="true" ma:displayName="Taxonomy Catch All Column" ma:hidden="true" ma:list="{31e8046d-764c-40c0-bcd9-8fcf019d07d3}" ma:internalName="TaxCatchAll" ma:showField="CatchAllData" ma:web="9bd1c604-794c-4688-91b2-486436caf238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8" nillable="true" ma:displayName="Taxonomy Catch All Column1" ma:hidden="true" ma:list="{31e8046d-764c-40c0-bcd9-8fcf019d07d3}" ma:internalName="TaxCatchAllLabel" ma:readOnly="true" ma:showField="CatchAllDataLabel" ma:web="9bd1c604-794c-4688-91b2-486436caf238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EnterpriseDocumentLanguageTaxHTField0" ma:index="9" ma:taxonomy="true" ma:internalName="EnterpriseDocumentLanguageTaxHTField0" ma:taxonomyFieldName="EnterpriseDocumentLanguage" ma:displayName="Lilly Document Language" ma:readOnly="false" ma:default="2;#eng|39540796-0396-4e54-afe9-a602f28bbe8f" ma:fieldId="{93e5a5e9-0ea5-4512-9a61-30e562d954b4}" ma:sspId="dc7d05db-9a88-43f7-9979-b3027636d983" ma:termSetId="29d92dd9-4caf-4659-961a-1591fcb1f2f5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EnterpriseRecordSeriesCodeTaxHTField0" ma:index="11" ma:taxonomy="true" ma:internalName="EnterpriseRecordSeriesCodeTaxHTField0" ma:taxonomyFieldName="EnterpriseRecordSeriesCode" ma:displayName="Lilly Record Series Code" ma:readOnly="false" ma:default="1;#ADM130|70dc3311-3e76-421c-abfa-d108df48853c" ma:fieldId="{23eb9118-512f-4e30-ae67-b759512ccd2b}" ma:sspId="dc7d05db-9a88-43f7-9979-b3027636d983" ma:termSetId="596d0819-e4b3-4e25-8f9b-94317537e497" ma:anchorId="00000000-0000-0000-0000-000000000000" ma:open="fals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acec78-8260-4932-b3e1-cb69246e3495" elementFormDefault="qualified">
    <xsd:import namespace="http://schemas.microsoft.com/office/2006/documentManagement/types"/>
    <xsd:import namespace="http://schemas.microsoft.com/office/infopath/2007/PartnerControls"/>
    <xsd:element name="Order0" ma:index="14" nillable="true" ma:displayName="Order" ma:decimals="0" ma:internalName="Order0">
      <xsd:simpleType>
        <xsd:restriction base="dms:Number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12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?mso-contentType ?>
<SharedContentType xmlns="Microsoft.SharePoint.Taxonomy.ContentTypeSync" SourceId="dc7d05db-9a88-43f7-9979-b3027636d983" ContentTypeId="0x0101" PreviousValue="false"/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8B9A355-F03E-403C-8E09-FA29C6F807A4}">
  <ds:schemaRefs>
    <ds:schemaRef ds:uri="http://schemas.microsoft.com/office/2006/metadata/properties"/>
    <ds:schemaRef ds:uri="http://schemas.microsoft.com/office/infopath/2007/PartnerControls"/>
    <ds:schemaRef ds:uri="33648e8c-5399-4ce0-994e-2f4ddb1c4614"/>
    <ds:schemaRef ds:uri="ebacec78-8260-4932-b3e1-cb69246e3495"/>
  </ds:schemaRefs>
</ds:datastoreItem>
</file>

<file path=customXml/itemProps2.xml><?xml version="1.0" encoding="utf-8"?>
<ds:datastoreItem xmlns:ds="http://schemas.openxmlformats.org/officeDocument/2006/customXml" ds:itemID="{E176F06B-FC4D-433F-BB94-F46C96E44F4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3648e8c-5399-4ce0-994e-2f4ddb1c4614"/>
    <ds:schemaRef ds:uri="ebacec78-8260-4932-b3e1-cb69246e349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44C43FF-7132-4F59-88BC-73CF4F16D340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D96D8D8-D8A0-4425-8874-A75274C99113}">
  <ds:schemaRefs>
    <ds:schemaRef ds:uri="Microsoft.SharePoint.Taxonomy.ContentTypeSync"/>
  </ds:schemaRefs>
</ds:datastoreItem>
</file>

<file path=customXml/itemProps5.xml><?xml version="1.0" encoding="utf-8"?>
<ds:datastoreItem xmlns:ds="http://schemas.openxmlformats.org/officeDocument/2006/customXml" ds:itemID="{04474EA1-116F-4012-B802-18B30FA2EE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81</Words>
  <Characters>464</Characters>
  <Application>Microsoft Office Word</Application>
  <DocSecurity>0</DocSecurity>
  <Lines>3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urrent Awareness</vt:lpstr>
    </vt:vector>
  </TitlesOfParts>
  <Company>Eli Lilly and Company</Company>
  <LinksUpToDate>false</LinksUpToDate>
  <CharactersWithSpaces>544</CharactersWithSpaces>
  <SharedDoc>false</SharedDoc>
  <HLinks>
    <vt:vector size="18" baseType="variant">
      <vt:variant>
        <vt:i4>7340064</vt:i4>
      </vt:variant>
      <vt:variant>
        <vt:i4>6</vt:i4>
      </vt:variant>
      <vt:variant>
        <vt:i4>0</vt:i4>
      </vt:variant>
      <vt:variant>
        <vt:i4>5</vt:i4>
      </vt:variant>
      <vt:variant>
        <vt:lpwstr>https://list.nih.gov/archives/cdernew-text.html</vt:lpwstr>
      </vt:variant>
      <vt:variant>
        <vt:lpwstr/>
      </vt:variant>
      <vt:variant>
        <vt:i4>3538988</vt:i4>
      </vt:variant>
      <vt:variant>
        <vt:i4>3</vt:i4>
      </vt:variant>
      <vt:variant>
        <vt:i4>0</vt:i4>
      </vt:variant>
      <vt:variant>
        <vt:i4>5</vt:i4>
      </vt:variant>
      <vt:variant>
        <vt:lpwstr>http://www.clinicaltrials.gov/</vt:lpwstr>
      </vt:variant>
      <vt:variant>
        <vt:lpwstr/>
      </vt:variant>
      <vt:variant>
        <vt:i4>2359352</vt:i4>
      </vt:variant>
      <vt:variant>
        <vt:i4>0</vt:i4>
      </vt:variant>
      <vt:variant>
        <vt:i4>0</vt:i4>
      </vt:variant>
      <vt:variant>
        <vt:i4>5</vt:i4>
      </vt:variant>
      <vt:variant>
        <vt:lpwstr>http://www.amedeo.com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urrent Awareness</dc:title>
  <dc:creator>C Lane</dc:creator>
  <cp:lastModifiedBy>Travis Mumford</cp:lastModifiedBy>
  <cp:revision>2</cp:revision>
  <cp:lastPrinted>2013-11-21T20:11:00Z</cp:lastPrinted>
  <dcterms:created xsi:type="dcterms:W3CDTF">2017-07-26T20:59:00Z</dcterms:created>
  <dcterms:modified xsi:type="dcterms:W3CDTF">2017-07-26T2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8C1F47D2EB6024D87FFE941FEBC85C2</vt:lpwstr>
  </property>
  <property fmtid="{D5CDD505-2E9C-101B-9397-08002B2CF9AE}" pid="3" name="EnterpriseDocumentLanguage">
    <vt:lpwstr>2;#eng|39540796-0396-4e54-afe9-a602f28bbe8f</vt:lpwstr>
  </property>
  <property fmtid="{D5CDD505-2E9C-101B-9397-08002B2CF9AE}" pid="4" name="EnterpriseRecordSeriesCode">
    <vt:lpwstr>1;#ADM130|70dc3311-3e76-421c-abfa-d108df48853c</vt:lpwstr>
  </property>
</Properties>
</file>